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1E7D65" w14:textId="77777777" w:rsidR="00D62FB6" w:rsidRDefault="00D62FB6" w:rsidP="00D62FB6">
      <w:pPr>
        <w:autoSpaceDE w:val="0"/>
        <w:adjustRightInd w:val="0"/>
        <w:spacing w:after="0" w:line="480" w:lineRule="auto"/>
        <w:jc w:val="both"/>
        <w:rPr>
          <w:rFonts w:ascii="Times New Roman" w:eastAsia="Times New Roman" w:hAnsi="Times New Roman" w:cs="Times New Roman"/>
          <w:color w:val="000000"/>
          <w:sz w:val="24"/>
          <w:szCs w:val="24"/>
          <w:lang w:val="en-GB" w:eastAsia="es-ES"/>
        </w:rPr>
      </w:pPr>
    </w:p>
    <w:p w14:paraId="04BD52A7" w14:textId="77777777" w:rsidR="00D62FB6" w:rsidRDefault="00D62FB6" w:rsidP="00D62FB6">
      <w:pPr>
        <w:autoSpaceDE w:val="0"/>
        <w:adjustRightInd w:val="0"/>
        <w:spacing w:after="0" w:line="480" w:lineRule="auto"/>
        <w:jc w:val="both"/>
        <w:rPr>
          <w:rFonts w:ascii="Times New Roman" w:eastAsia="Times New Roman" w:hAnsi="Times New Roman" w:cs="Times New Roman"/>
          <w:color w:val="000000"/>
          <w:sz w:val="24"/>
          <w:szCs w:val="24"/>
          <w:lang w:val="en-GB" w:eastAsia="es-ES"/>
        </w:rPr>
      </w:pPr>
    </w:p>
    <w:p w14:paraId="6E1884AA" w14:textId="77777777" w:rsidR="00D62FB6" w:rsidRPr="006C6F78" w:rsidRDefault="00D62FB6" w:rsidP="00D62FB6">
      <w:pPr>
        <w:autoSpaceDE w:val="0"/>
        <w:adjustRightInd w:val="0"/>
        <w:spacing w:after="0" w:line="480" w:lineRule="auto"/>
        <w:jc w:val="both"/>
        <w:rPr>
          <w:rFonts w:ascii="Times New Roman" w:eastAsia="Times New Roman" w:hAnsi="Times New Roman" w:cs="Times New Roman"/>
          <w:color w:val="000000"/>
          <w:sz w:val="24"/>
          <w:szCs w:val="24"/>
          <w:lang w:val="en-GB" w:eastAsia="es-ES"/>
        </w:rPr>
      </w:pPr>
      <w:r w:rsidRPr="006C6F78">
        <w:rPr>
          <w:rFonts w:ascii="Times New Roman" w:hAnsi="Times New Roman" w:cs="Times New Roman"/>
          <w:b/>
          <w:sz w:val="24"/>
          <w:szCs w:val="24"/>
          <w:lang w:val="en-GB"/>
        </w:rPr>
        <w:t>Appendix E.</w:t>
      </w:r>
      <w:r w:rsidRPr="006C6F78">
        <w:rPr>
          <w:rFonts w:ascii="Times New Roman" w:hAnsi="Times New Roman" w:cs="Times New Roman"/>
          <w:sz w:val="24"/>
          <w:szCs w:val="24"/>
          <w:lang w:val="en-GB"/>
        </w:rPr>
        <w:t xml:space="preserve"> Characteristics of included studies</w:t>
      </w:r>
    </w:p>
    <w:tbl>
      <w:tblPr>
        <w:tblW w:w="11341" w:type="dxa"/>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692"/>
        <w:gridCol w:w="935"/>
        <w:gridCol w:w="1002"/>
        <w:gridCol w:w="827"/>
        <w:gridCol w:w="819"/>
        <w:gridCol w:w="1105"/>
        <w:gridCol w:w="1037"/>
        <w:gridCol w:w="1037"/>
        <w:gridCol w:w="918"/>
        <w:gridCol w:w="957"/>
        <w:gridCol w:w="893"/>
      </w:tblGrid>
      <w:tr w:rsidR="00D62FB6" w:rsidRPr="006C6F78" w14:paraId="17DD36E3" w14:textId="77777777" w:rsidTr="000E4AB9">
        <w:tc>
          <w:tcPr>
            <w:tcW w:w="992" w:type="dxa"/>
          </w:tcPr>
          <w:p w14:paraId="3DA6703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irst Author</w:t>
            </w:r>
          </w:p>
        </w:tc>
        <w:tc>
          <w:tcPr>
            <w:tcW w:w="761" w:type="dxa"/>
          </w:tcPr>
          <w:p w14:paraId="352B843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Year</w:t>
            </w:r>
          </w:p>
        </w:tc>
        <w:tc>
          <w:tcPr>
            <w:tcW w:w="956" w:type="dxa"/>
          </w:tcPr>
          <w:p w14:paraId="617CC99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tudy N</w:t>
            </w:r>
          </w:p>
        </w:tc>
        <w:tc>
          <w:tcPr>
            <w:tcW w:w="890" w:type="dxa"/>
          </w:tcPr>
          <w:p w14:paraId="0B4F616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ean Age</w:t>
            </w:r>
          </w:p>
        </w:tc>
        <w:tc>
          <w:tcPr>
            <w:tcW w:w="844" w:type="dxa"/>
          </w:tcPr>
          <w:p w14:paraId="7F579BC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Condition</w:t>
            </w:r>
          </w:p>
        </w:tc>
        <w:tc>
          <w:tcPr>
            <w:tcW w:w="836" w:type="dxa"/>
          </w:tcPr>
          <w:p w14:paraId="5F01184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Duration</w:t>
            </w:r>
          </w:p>
        </w:tc>
        <w:tc>
          <w:tcPr>
            <w:tcW w:w="1130" w:type="dxa"/>
          </w:tcPr>
          <w:p w14:paraId="480E6C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inesiophobia measure instrument</w:t>
            </w:r>
          </w:p>
        </w:tc>
        <w:tc>
          <w:tcPr>
            <w:tcW w:w="1060" w:type="dxa"/>
          </w:tcPr>
          <w:p w14:paraId="6C74004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utcome measure: disability</w:t>
            </w:r>
          </w:p>
        </w:tc>
        <w:tc>
          <w:tcPr>
            <w:tcW w:w="1060" w:type="dxa"/>
          </w:tcPr>
          <w:p w14:paraId="393C80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utcome measure: pain</w:t>
            </w:r>
          </w:p>
        </w:tc>
        <w:tc>
          <w:tcPr>
            <w:tcW w:w="938" w:type="dxa"/>
          </w:tcPr>
          <w:p w14:paraId="6129422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utcome measure: quality of life</w:t>
            </w:r>
          </w:p>
        </w:tc>
        <w:tc>
          <w:tcPr>
            <w:tcW w:w="1078" w:type="dxa"/>
          </w:tcPr>
          <w:p w14:paraId="06DAD8A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esign</w:t>
            </w:r>
          </w:p>
        </w:tc>
        <w:tc>
          <w:tcPr>
            <w:tcW w:w="796" w:type="dxa"/>
          </w:tcPr>
          <w:p w14:paraId="14B5A73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uration follow-up</w:t>
            </w:r>
          </w:p>
        </w:tc>
      </w:tr>
      <w:tr w:rsidR="00D62FB6" w:rsidRPr="006C6F78" w14:paraId="3A7876FD" w14:textId="77777777" w:rsidTr="000E4AB9">
        <w:tc>
          <w:tcPr>
            <w:tcW w:w="992" w:type="dxa"/>
          </w:tcPr>
          <w:p w14:paraId="1C8F5BA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Akbari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55/2016/6838596", "ISSN" : "12036765", "PMID" : "614809483", "abstract" : "&lt;p&gt; &lt;italic&gt;Background&lt;/italic&gt; . Observers\u2019 responses to pain are recently investigated to more comprehensively explain chronic pain (CP) and disability. However, the role of family context, defined as interference in roles, communication, and problem-solving, and how (i.e., through which mechanisms) these variables contribute to CP related disability have yet to be examined. &lt;italic&gt;Objectives&lt;/italic&gt; . The aim of the present study is to examine family context in relationship to pain catastrophizing, fear of movement, and depression and its role in understanding CP disability. Three different models were examined. &lt;italic&gt;Methods&lt;/italic&gt; . A total sample of 142 patients with musculoskeletal chronic pain was recruited to examine the role of fear of movement, pain intensity, pain catastrophizing, and depression in relationship to family functioning as predictors of disability. &lt;italic&gt;Results&lt;/italic&gt; . Findings indicated that two models showed acceptable fit, but one of them revealed superior fit indices. Results of the model with superior fit indices indicated that family dysfunction may contribute to catastrophic thinking, which, in turn, contributes to patients\u2019 disability through increasing fear of movement and depression. &lt;italic&gt;Discussion&lt;/italic&gt; . The current study provides further support for the notion that the impact of emotional and cognitive variables upon CP-related disability can be better understood when we consider the social context of pain patients and family function in particular. &lt;/p&gt;", "author" : [ { "dropping-particle" : "", "family" : "Akbari", "given" : "Fatemeh", "non-dropping-particle" : "", "parse-names" : false, "suffix" : "" }, { "dropping-particle" : "", "family" : "Dehghani", "given" : "Mohsen", "non-dropping-particle" : "", "parse-names" : false, "suffix" : "" }, { "dropping-particle" : "", "family" : "Khatibi", "given" : "Ali", "non-dropping-particle" : "", "parse-names" : false, "suffix" : "" }, { "dropping-particle" : "", "family" : "Vervoort", "given" : "Tine", "non-dropping-particle" : "", "parse-names" : false, "suffix" : "" } ], "container-title" : "Pain Research and Management", "id" : "ITEM-1", "issued" : { "date-parts" : [ [ "2016" ] ] }, "title" : "Incorporating family function into chronic pain disability: The role of catastrophizing", "type" : "article-journal", "volume" : "2016" }, "uris" : [ "http://www.mendeley.com/documents/?uuid=6a358d8d-0322-4876-b368-cd2c92d48fea" ] } ], "mendeley" : { "formattedCitation" : "[60]", "plainTextFormattedCitation" : "[60]", "previouslyFormattedCitation" : "[60]"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0]</w:t>
            </w:r>
            <w:r w:rsidRPr="006C6F78">
              <w:rPr>
                <w:rFonts w:ascii="Times New Roman" w:hAnsi="Times New Roman" w:cs="Times New Roman"/>
                <w:sz w:val="14"/>
                <w:szCs w:val="14"/>
                <w:lang w:val="en-GB"/>
              </w:rPr>
              <w:fldChar w:fldCharType="end"/>
            </w:r>
          </w:p>
        </w:tc>
        <w:tc>
          <w:tcPr>
            <w:tcW w:w="761" w:type="dxa"/>
          </w:tcPr>
          <w:p w14:paraId="42BB466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258863C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42</w:t>
            </w:r>
          </w:p>
        </w:tc>
        <w:tc>
          <w:tcPr>
            <w:tcW w:w="890" w:type="dxa"/>
          </w:tcPr>
          <w:p w14:paraId="7C6900B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9 (SD 11.9)</w:t>
            </w:r>
          </w:p>
        </w:tc>
        <w:tc>
          <w:tcPr>
            <w:tcW w:w="844" w:type="dxa"/>
          </w:tcPr>
          <w:p w14:paraId="634D5F7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2A555E1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6.33 months (SD 65.69)</w:t>
            </w:r>
          </w:p>
        </w:tc>
        <w:tc>
          <w:tcPr>
            <w:tcW w:w="1130" w:type="dxa"/>
          </w:tcPr>
          <w:p w14:paraId="280728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35A5593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DQ</w:t>
            </w:r>
          </w:p>
        </w:tc>
        <w:tc>
          <w:tcPr>
            <w:tcW w:w="1060" w:type="dxa"/>
          </w:tcPr>
          <w:p w14:paraId="235CB1D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361EEED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BBDFD0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C-S </w:t>
            </w:r>
          </w:p>
        </w:tc>
        <w:tc>
          <w:tcPr>
            <w:tcW w:w="796" w:type="dxa"/>
          </w:tcPr>
          <w:p w14:paraId="22A1F67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BA638F2" w14:textId="77777777" w:rsidTr="000E4AB9">
        <w:tc>
          <w:tcPr>
            <w:tcW w:w="992" w:type="dxa"/>
          </w:tcPr>
          <w:p w14:paraId="3A79A04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Alschuler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11.07.017", "ISBN" : "1872-6623 (Electronic)\\r0304-3959 (Linking)", "ISSN" : "03043959", "PMID" : "21872993", "abstract" : "Back pain is one of the most common causes of disability in industrialized nations. Despite this, the variables that contribute to disability are not well understood and optimal measurement strategies of disability have not yet been determined. The present study sought to comprehensively assess the strongest predictors of physical activity as a proxy for disability. New patients in a chronic pain specialty clinic completed questionnaires to assess the predictors of physical activity and engaged in 5 days of home data collection wearing an accelerometer to assess physical activity in daily life, which is how disability was operationalized in this study. Analysis of repeated measures patient data revealed that, of 3 composite variables each representing a theoretical model, the model representative of operant factors significantly predicted physical activity. Subsequent analyses showed that pain sensitivity, fear avoidance, and solicitous spousal responses account for a significant amount of the variance in physical activity. These findings suggest that external sources of reinforcement or punishment may serve to influence physical behavior beyond that of internal cues such as fear avoidance or pain. Implications for treatment are discussed, including the potential benefits of specifically incorporating the patient's sources of operant reinforcement or punishment into treatment. ?? 2011 International Association for the Study of Pain. Published by Elsevier B.V. All rights reserved.", "author" : [ { "dropping-particle" : "", "family" : "Alschuler", "given" : "Kevin N.", "non-dropping-particle" : "", "parse-names" : false, "suffix" : "" }, { "dropping-particle" : "", "family" : "Hoodin", "given" : "Flora", "non-dropping-particle" : "", "parse-names" : false, "suffix" : "" }, { "dropping-particle" : "", "family" : "Murphy", "given" : "Susan L.", "non-dropping-particle" : "", "parse-names" : false, "suffix" : "" }, { "dropping-particle" : "", "family" : "Rice", "given" : "Jennifer", "non-dropping-particle" : "", "parse-names" : false, "suffix" : "" }, { "dropping-particle" : "", "family" : "Geisser", "given" : "Michael E.", "non-dropping-particle" : "", "parse-names" : false, "suffix" : "" } ], "container-title" : "Pain", "id" : "ITEM-1", "issue" : "11", "issued" : { "date-parts" : [ [ "2011" ] ] }, "page" : "2521-2527", "publisher" : "International Association for the Study of Pain", "title" : "Factors contributing to physical activity in a chronic low back pain clinical sample: A comprehensive analysis using continuous ambulatory monitoring", "type" : "article-journal", "volume" : "152" }, "uris" : [ "http://www.mendeley.com/documents/?uuid=9a750096-0d1d-40f5-8cdb-250597df4b1b" ] } ], "mendeley" : { "formattedCitation" : "[25]", "plainTextFormattedCitation" : "[25]", "previouslyFormattedCitation" : "[2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25]</w:t>
            </w:r>
            <w:r w:rsidRPr="006C6F78">
              <w:rPr>
                <w:rFonts w:ascii="Times New Roman" w:hAnsi="Times New Roman" w:cs="Times New Roman"/>
                <w:sz w:val="14"/>
                <w:szCs w:val="14"/>
                <w:lang w:val="en-GB"/>
              </w:rPr>
              <w:fldChar w:fldCharType="end"/>
            </w:r>
          </w:p>
        </w:tc>
        <w:tc>
          <w:tcPr>
            <w:tcW w:w="761" w:type="dxa"/>
          </w:tcPr>
          <w:p w14:paraId="6705970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5C7F06C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w:t>
            </w:r>
          </w:p>
        </w:tc>
        <w:tc>
          <w:tcPr>
            <w:tcW w:w="890" w:type="dxa"/>
          </w:tcPr>
          <w:p w14:paraId="1035204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6.1 (SD 9.35)</w:t>
            </w:r>
          </w:p>
        </w:tc>
        <w:tc>
          <w:tcPr>
            <w:tcW w:w="844" w:type="dxa"/>
          </w:tcPr>
          <w:p w14:paraId="6124C91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5B4279A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75 months (SD 51.71)</w:t>
            </w:r>
          </w:p>
        </w:tc>
        <w:tc>
          <w:tcPr>
            <w:tcW w:w="1130" w:type="dxa"/>
          </w:tcPr>
          <w:p w14:paraId="2040D0E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 (no mentioned which version)</w:t>
            </w:r>
          </w:p>
        </w:tc>
        <w:tc>
          <w:tcPr>
            <w:tcW w:w="1060" w:type="dxa"/>
          </w:tcPr>
          <w:p w14:paraId="719B2FB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mbulatory monitoring of physical activity</w:t>
            </w:r>
          </w:p>
        </w:tc>
        <w:tc>
          <w:tcPr>
            <w:tcW w:w="1060" w:type="dxa"/>
          </w:tcPr>
          <w:p w14:paraId="69818A3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29A055F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70FCE5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046B83A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4AACCA77" w14:textId="77777777" w:rsidTr="000E4AB9">
        <w:tc>
          <w:tcPr>
            <w:tcW w:w="992" w:type="dxa"/>
          </w:tcPr>
          <w:p w14:paraId="22E353E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Altuğ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233/BMR-150653", "ISSN" : "18786324", "PMID" : "26836836", "abstract" : "OBJECTIVE: The aim of our study is to examine the relationship between kinesiophobia (fear of movement), physical activity level and quality of life.\\n\\nMETHODS: In this study, we assessed 112 patients consulting for low back pain (LBP) of \u2265 3 month's duration. We used Visual Analog Scale (VAS) for pain intensity, the International Physical Activity Questionnaire (IPAQ) for physical activity level, Tampa Kinesiophobia Scale for perception of kinesiophobia, Oswestry Disability Index for disability status of low back.\\n\\nRESULTS: The results of this study, there was no statistically significant correlation between International Physical Activity Questionnaire, duration of pain, intensity of pain at rest and Tampa Kinesiophobia Scale (p&gt; 0.05). It was found a statistically significant correlation between pain intensity at activity (p= 0.009), disability level (p= 0.000) and Tampa Kinesiophobia Scale. Tampa Kinesiophobia Scale were highly negative correlated with sub-scale of SF-36 Quality of Life Index (general health, physical function, social status, bodily pain, role limitations due to physical health) (p= 0.000).\\n\\nCONCLUSION: The kinesiophobia adversely affect the quality of life limiting the physical activity status of patients with chronic low back pain.", "author" : [ { "dropping-particle" : "", "family" : "Altug", "given" : "Filiz", "non-dropping-particle" : "", "parse-names" : false, "suffix" : "" }, { "dropping-particle" : "", "family" : "??nal", "given" : "Ay??e", "non-dropping-particle" : "", "parse-names" : false, "suffix" : "" }, { "dropping-particle" : "", "family" : "Kilavuz", "given" : "G??n??l", "non-dropping-particle" : "", "parse-names" : false, "suffix" : "" }, { "dropping-particle" : "", "family" : "Kavlak", "given" : "Erdo??an", "non-dropping-particle" : "", "parse-names" : false, "suffix" : "" }, { "dropping-particle" : "", "family" : "??iti??li", "given" : "Veli", "non-dropping-particle" : "", "parse-names" : false, "suffix" : "" }, { "dropping-particle" : "", "family" : "Cavlak", "given" : "U??ur", "non-dropping-particle" : "", "parse-names" : false, "suffix" : "" } ], "container-title" : "Journal of Back and Musculoskeletal Rehabilitation", "id" : "ITEM-1", "issue" : "3", "issued" : { "date-parts" : [ [ "2016" ] ] }, "page" : "527-531", "title" : "Investigation of the relationship between kinesiophobia, physical activity level and quality of life in patients with chronic low back pain", "type" : "article-journal", "volume" : "29" }, "uris" : [ "http://www.mendeley.com/documents/?uuid=4cc1691f-5186-4cf2-8770-83247e1a4499" ] } ], "mendeley" : { "formattedCitation" : "[28]", "plainTextFormattedCitation" : "[28]", "previouslyFormattedCitation" : "[28]"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28]</w:t>
            </w:r>
            <w:r w:rsidRPr="006C6F78">
              <w:rPr>
                <w:rFonts w:ascii="Times New Roman" w:hAnsi="Times New Roman" w:cs="Times New Roman"/>
                <w:sz w:val="14"/>
                <w:szCs w:val="14"/>
                <w:lang w:val="en-GB"/>
              </w:rPr>
              <w:fldChar w:fldCharType="end"/>
            </w:r>
          </w:p>
        </w:tc>
        <w:tc>
          <w:tcPr>
            <w:tcW w:w="761" w:type="dxa"/>
          </w:tcPr>
          <w:p w14:paraId="0615F93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140787D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2</w:t>
            </w:r>
          </w:p>
        </w:tc>
        <w:tc>
          <w:tcPr>
            <w:tcW w:w="890" w:type="dxa"/>
          </w:tcPr>
          <w:p w14:paraId="7FF2B4B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4.98 (SD 14.63)</w:t>
            </w:r>
          </w:p>
        </w:tc>
        <w:tc>
          <w:tcPr>
            <w:tcW w:w="844" w:type="dxa"/>
          </w:tcPr>
          <w:p w14:paraId="1D0BD57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6A09930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2.10 months (SD 69.84)</w:t>
            </w:r>
          </w:p>
        </w:tc>
        <w:tc>
          <w:tcPr>
            <w:tcW w:w="1130" w:type="dxa"/>
          </w:tcPr>
          <w:p w14:paraId="0C5AF22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18087DE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18D23E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54B03C6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F-36</w:t>
            </w:r>
          </w:p>
        </w:tc>
        <w:tc>
          <w:tcPr>
            <w:tcW w:w="1078" w:type="dxa"/>
          </w:tcPr>
          <w:p w14:paraId="0809E62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ECE47F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43A73B7D" w14:textId="77777777" w:rsidTr="000E4AB9">
        <w:tc>
          <w:tcPr>
            <w:tcW w:w="992" w:type="dxa"/>
          </w:tcPr>
          <w:p w14:paraId="61E0265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Areeudomwong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21315/mjms2017.24.2.8", "ISSN" : "21804303", "abstract" : "\u00a9 Penerbit Universiti Sains Malaysia, 2017. Purpose: The aim of this study was to develop a cross-culturally adapted Thai version of the Tampa Scale for Kinesiophobia (TSK) and investigate its reliability and validity among patients with knee osteoarthritis. Methods: The TSK was translated into Thai language and culturally adapted in line with the international standards. The Thai TSK questionnaire was then tested for internal consistency, test-retest reliability, and convergent validity by comparing it with the visual analogue scale, Western Ontario and McMaster Universities Osteoarthritis Index, State-Trait Anxiety Inventory, and Timed Up and Go Test. Results: Eighty patients with knee osteoarthritis were included in the study. The Thai version of the TSK was easily comprehended and completed within 6 minutes. The questionnaire showed a good internal consistency (\u03b1 = 0.90) and high test-retest reliability {ICC (2,1) = 0.934}. Convergent validity showed high correlations with the visual analogue scale, Western Ontario and McMaster Universities Osteoarthritis Index, and State-Trait Anxiety Inventory (r = 0.741, 0.856, and 0.817, respectively). However, there was no significant correlation between the Thai version of the TSK scores and the Timed Up and Go Test results. Conclusion: The Thai version of the TSK has satisfactory reliability and validity for the evaluation of pain-related fear of movement/(re)injury in patients with knee osteoarthritis.", "author" : [ { "dropping-particle" : "", "family" : "Areeudomwong", "given" : "P.", "non-dropping-particle" : "", "parse-names" : false, "suffix" : "" }, { "dropping-particle" : "", "family" : "Buttagat", "given" : "V.", "non-dropping-particle" : "", "parse-names" : false, "suffix" : "" } ], "container-title" : "Malaysian Journal of Medical Sciences", "id" : "ITEM-1", "issue" : "2", "issued" : { "date-parts" : [ [ "2017" ] ] }, "page" : "61-67", "title" : "Reliability and validity of the cross-culturally adapted thai version of the tampa scale for kinesiophobia in knee osteoarthritis patients", "type" : "article-journal", "volume" : "24" }, "uris" : [ "http://www.mendeley.com/documents/?uuid=ba6621dd-019a-401e-a402-b50c744f89d9" ] } ], "mendeley" : { "formattedCitation" : "[51]", "plainTextFormattedCitation" : "[51]", "previouslyFormattedCitation" : "[51]"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1]</w:t>
            </w:r>
            <w:r w:rsidRPr="006C6F78">
              <w:rPr>
                <w:rFonts w:ascii="Times New Roman" w:hAnsi="Times New Roman" w:cs="Times New Roman"/>
                <w:sz w:val="14"/>
                <w:szCs w:val="14"/>
                <w:lang w:val="en-GB"/>
              </w:rPr>
              <w:fldChar w:fldCharType="end"/>
            </w:r>
          </w:p>
        </w:tc>
        <w:tc>
          <w:tcPr>
            <w:tcW w:w="761" w:type="dxa"/>
          </w:tcPr>
          <w:p w14:paraId="6F2C0C7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7</w:t>
            </w:r>
          </w:p>
        </w:tc>
        <w:tc>
          <w:tcPr>
            <w:tcW w:w="956" w:type="dxa"/>
          </w:tcPr>
          <w:p w14:paraId="07E7B6F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80</w:t>
            </w:r>
          </w:p>
        </w:tc>
        <w:tc>
          <w:tcPr>
            <w:tcW w:w="890" w:type="dxa"/>
          </w:tcPr>
          <w:p w14:paraId="5F629A9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5.53 (SD 9.39)</w:t>
            </w:r>
          </w:p>
        </w:tc>
        <w:tc>
          <w:tcPr>
            <w:tcW w:w="844" w:type="dxa"/>
          </w:tcPr>
          <w:p w14:paraId="64D2490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OA</w:t>
            </w:r>
          </w:p>
        </w:tc>
        <w:tc>
          <w:tcPr>
            <w:tcW w:w="836" w:type="dxa"/>
          </w:tcPr>
          <w:p w14:paraId="72499DF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7.47 months (SD 47.89)</w:t>
            </w:r>
          </w:p>
        </w:tc>
        <w:tc>
          <w:tcPr>
            <w:tcW w:w="1130" w:type="dxa"/>
          </w:tcPr>
          <w:p w14:paraId="0D3ECF1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3D9ACF9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AC disability</w:t>
            </w:r>
          </w:p>
        </w:tc>
        <w:tc>
          <w:tcPr>
            <w:tcW w:w="1060" w:type="dxa"/>
          </w:tcPr>
          <w:p w14:paraId="7719A1F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2D67C5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10D6C5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B032B7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65792D78" w14:textId="77777777" w:rsidTr="000E4AB9">
        <w:tc>
          <w:tcPr>
            <w:tcW w:w="992" w:type="dxa"/>
          </w:tcPr>
          <w:p w14:paraId="01A205E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Askary-Ashtiani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BRS.0000000000000438", "ISBN" : "0000000000000", "ISSN" : "15281159", "PMID" : "24859572", "abstract" : "STUDY DESIGN: Validation of 2 self-report questionnaires.\\n\\nOBJECTIVE: To evaluate the internal consistency, reliability, and construct validity of the Persian versions of the fear avoidance beliefs questionnaire (FABQ) and the Tampa Scale of Kinesiophobia (TSK) in patients with acute and chronic neck pain.\\n\\nSUMMARY OF BACKGROUND DATA: The FABQ and TSK are 2 important measures to evaluate fear of pain and fear avoidance beliefs in patients with spinal pain. To date, the psychometric properties of these questionnaires have not been demonstrated in Persian-speaking patients with neck pain in Iran.\\n\\nMETHODS: One hundred sixty-six patients with acute and chronic neck pain participated in the study. The construct validity of the questionnaires was evaluated by measuring convergent and known-groups validity. The visual analogue scale measure of pain, neck disability index, hospital anxiety and depression scale, and the physical (PCS-12) and mental (MCS-12) summary scores of the Short Form health survey (SF-12) were used to test construct validity of the Persian FABQ and TSK. In addition, 50 randomly selected patients with chronic neck pain were asked to complete the questionnaires 48 hours later for the second time.\\n\\nRESULTS: Cronbach \u03b1 coefficient for the FABQ and TSK in patients with acute and chronic pain was in the range from 0.77 to 0.92 and 0.77 to 0.78, respectively. The Persian FABQ and TSK showed satisfactory test-retest reliability with intraclass correlation coefficient of more than 0.80. There were moderate to strong correlations between the Persian FABQ and TSK scores and the neck disability index (r = 0.44-0.55), Depression subscales of the hospital anxiety and depression scale (r = 0.42-0.48), and PCS-12 (r =-0.34 to -0.62).\\n\\nCONCLUSION: The Persian FABQ and TSK have acceptable reliability and validity for measuring pain related fear and avoidance beliefs among Persian-speaking patients with acute and chronic neck pain. However, considering the study limitations, the findings should be interpreted with caution.\\n\\nLEVEL OF EVIDENCE: 3.", "author" : [ { "dropping-particle" : "", "family" : "Askary-Ashtiani", "given" : "Ahmadreza", "non-dropping-particle" : "", "parse-names" : false, "suffix" : "" }, { "dropping-particle" : "", "family" : "Ebrahimi-Takamejani", "given" : "Ismail", "non-dropping-particle" : "", "parse-names" : false, "suffix" : "" }, { "dropping-particle" : "", "family" : "Torkaman", "given" : "Giti", "non-dropping-particle" : "", "parse-names" : false, "suffix" : "" }, { "dropping-particle" : "", "family" : "Amiri", "given" : "Mohsen", "non-dropping-particle" : "", "parse-names" : false, "suffix" : "" }, { "dropping-particle" : "", "family" : "Mousavi", "given" : "Seyed Javad", "non-dropping-particle" : "", "parse-names" : false, "suffix" : "" } ], "container-title" : "Spine", "id" : "ITEM-1", "issue" : "18", "issued" : { "date-parts" : [ [ "2014" ] ] }, "page" : "1095-1102", "title" : "Reliability and validity of the persian versions of the fear avoidance beliefs questionnaire and tampa scale of kinesiophobia in patients with neck pain", "type" : "article-journal", "volume" : "39" }, "uris" : [ "http://www.mendeley.com/documents/?uuid=a16fba13-9ec5-4cb4-b6e7-8ce506db2b5f" ] } ], "mendeley" : { "formattedCitation" : "[52]", "plainTextFormattedCitation" : "[52]", "previouslyFormattedCitation" : "[52]"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2]</w:t>
            </w:r>
            <w:r w:rsidRPr="006C6F78">
              <w:rPr>
                <w:rFonts w:ascii="Times New Roman" w:hAnsi="Times New Roman" w:cs="Times New Roman"/>
                <w:sz w:val="14"/>
                <w:szCs w:val="14"/>
                <w:lang w:val="en-GB"/>
              </w:rPr>
              <w:fldChar w:fldCharType="end"/>
            </w:r>
          </w:p>
        </w:tc>
        <w:tc>
          <w:tcPr>
            <w:tcW w:w="761" w:type="dxa"/>
          </w:tcPr>
          <w:p w14:paraId="3FC91A1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4</w:t>
            </w:r>
          </w:p>
        </w:tc>
        <w:tc>
          <w:tcPr>
            <w:tcW w:w="956" w:type="dxa"/>
          </w:tcPr>
          <w:p w14:paraId="20FA3CB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6</w:t>
            </w:r>
          </w:p>
        </w:tc>
        <w:tc>
          <w:tcPr>
            <w:tcW w:w="890" w:type="dxa"/>
          </w:tcPr>
          <w:p w14:paraId="3AF840C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7.46 (SD 12.6)</w:t>
            </w:r>
          </w:p>
        </w:tc>
        <w:tc>
          <w:tcPr>
            <w:tcW w:w="844" w:type="dxa"/>
          </w:tcPr>
          <w:p w14:paraId="60D9D54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1FD7ED7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69 days (SD 794.3)</w:t>
            </w:r>
          </w:p>
        </w:tc>
        <w:tc>
          <w:tcPr>
            <w:tcW w:w="1130" w:type="dxa"/>
          </w:tcPr>
          <w:p w14:paraId="39BDE4E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4503DA6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3FDF2CE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6FCAD20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F-12 (PCS-12 and MCS-12)</w:t>
            </w:r>
          </w:p>
        </w:tc>
        <w:tc>
          <w:tcPr>
            <w:tcW w:w="1078" w:type="dxa"/>
          </w:tcPr>
          <w:p w14:paraId="52E7C87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10204A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608DB1E" w14:textId="77777777" w:rsidTr="000E4AB9">
        <w:tc>
          <w:tcPr>
            <w:tcW w:w="992" w:type="dxa"/>
          </w:tcPr>
          <w:p w14:paraId="74D2344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Boersma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brat.2004.11.006", "ISBN" : "0005-7967", "ISSN" : "00057967", "PMID" : "16159591", "abstract" : "The fear-avoidance model is an attempt to underscore the importance of cognitive and behavioral factors, in a chain of events linking pain to disability. However, it is not clear at what time point the psychological variables within the model begin to be prominent. The aim of this study was to investigate the role of these psychological variables in the development of a chronic musculoskeletal pain problem. Three stages of chronicity, defined by duration of pain, provided a proxy for the developmental process: &lt;1 year (N=48), 1-3 years (N=47) and &gt;3 years (N=89). Subjects completed questionnaires on fear of movement, catastrophizing, depression, pain and function. The results indicate that the relationship between fear of movement and function is moderated by the stage of chronicity. Regression analyses showed that fear of movement did not explain any variance in the group with pain duration &lt;1 year. Fear of movement did explain variance in the groups with pain duration of 1-3 years and &gt;3 years. This suggests that the time point in the development of a musculoskeletal pain problem might be an essential aspect of the importance of the relationship between psychological components and function. ?? 2005 Elsevier Ltd. All rights reserved.", "author" : [ { "dropping-particle" : "", "family" : "Boersma", "given" : "Katja", "non-dropping-particle" : "", "parse-names" : false, "suffix" : "" }, { "dropping-particle" : "", "family" : "Linton", "given" : "Steven J.", "non-dropping-particle" : "", "parse-names" : false, "suffix" : "" } ], "container-title" : "Behaviour Research and Therapy", "id" : "ITEM-1", "issue" : "11", "issued" : { "date-parts" : [ [ "2005" ] ] }, "page" : "1495-1507", "title" : "How does persistent pain develop? An analysis of the relationship between psychological variables, pain and function across stages of chronicity", "type" : "article-journal", "volume" : "43" }, "uris" : [ "http://www.mendeley.com/documents/?uuid=256fd569-dd5d-44d9-a42e-58631f73701a" ] } ], "mendeley" : { "formattedCitation" : "[34]", "plainTextFormattedCitation" : "[34]", "previouslyFormattedCitation" : "[34]"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34]</w:t>
            </w:r>
            <w:r w:rsidRPr="006C6F78">
              <w:rPr>
                <w:rFonts w:ascii="Times New Roman" w:hAnsi="Times New Roman" w:cs="Times New Roman"/>
                <w:sz w:val="14"/>
                <w:szCs w:val="14"/>
                <w:lang w:val="en-GB"/>
              </w:rPr>
              <w:fldChar w:fldCharType="end"/>
            </w:r>
          </w:p>
        </w:tc>
        <w:tc>
          <w:tcPr>
            <w:tcW w:w="761" w:type="dxa"/>
          </w:tcPr>
          <w:p w14:paraId="3F2C5FE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5</w:t>
            </w:r>
          </w:p>
        </w:tc>
        <w:tc>
          <w:tcPr>
            <w:tcW w:w="956" w:type="dxa"/>
          </w:tcPr>
          <w:p w14:paraId="2468388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84 (136 with chronicity)</w:t>
            </w:r>
          </w:p>
        </w:tc>
        <w:tc>
          <w:tcPr>
            <w:tcW w:w="890" w:type="dxa"/>
          </w:tcPr>
          <w:p w14:paraId="4D4C4B9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t;1 year (45.1 SD (9.5)); 1-3 years (42.8 SD (9.0)); &gt;3 years (45.6 SD (9.2))</w:t>
            </w:r>
          </w:p>
        </w:tc>
        <w:tc>
          <w:tcPr>
            <w:tcW w:w="844" w:type="dxa"/>
          </w:tcPr>
          <w:p w14:paraId="02FC7F1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2BA4D87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t;1 year (6 months); 1-3 years (2 years); &gt;3 years (9 years)</w:t>
            </w:r>
          </w:p>
        </w:tc>
        <w:tc>
          <w:tcPr>
            <w:tcW w:w="1130" w:type="dxa"/>
          </w:tcPr>
          <w:p w14:paraId="6E114D2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8C9048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ive questions from Orebro Screening questionnaire for pain</w:t>
            </w:r>
          </w:p>
        </w:tc>
        <w:tc>
          <w:tcPr>
            <w:tcW w:w="1060" w:type="dxa"/>
          </w:tcPr>
          <w:p w14:paraId="42BF1CD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Orebro screening questionnaire for pain)</w:t>
            </w:r>
          </w:p>
        </w:tc>
        <w:tc>
          <w:tcPr>
            <w:tcW w:w="938" w:type="dxa"/>
          </w:tcPr>
          <w:p w14:paraId="38C2124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84369F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1D45B3A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4A385D5" w14:textId="77777777" w:rsidTr="000E4AB9">
        <w:tc>
          <w:tcPr>
            <w:tcW w:w="992" w:type="dxa"/>
          </w:tcPr>
          <w:p w14:paraId="6CCAC72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Bränström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2340/16501977-0186", "ISSN" : "16501977", "PMID" : "18461263", "abstract" : "OBJECTIVE: To investigate the degree of kinesiophobia in patients with chronic pain, to examine differences in kinesiophobia and other pain-related characteristics between men and women, and to examine differences in pain-related characteristics between patients with high and low levels of kinesiophobia.\\n\\nDESIGN: Postal survey.\\n\\nSUBJECTS/PATIENTS: Eighty-eight men and 173 women with chronic musculoskeletal pain.\\n\\nMETHODS: Patients completed questionnaires covering background data, pain variables, disability and psychological characteristics. The Swedish version of Tampa Scale for Kinesiophobia (TSK-SV) was used to measure kinesiophobia.\\n\\nRESULTS: Kinesiophobia (TSK-SV score &gt;37) was found in 56% of patients, with men having a higher frequency (72%) than women (48%). Pain intensity was correlated with TSK-SV score in both men and women. No correlations were found between kinesiophobia and age, pain duration or probable depression/anxiety. Women with high kinesiophobia tended to be younger, had more pain and showed more tiredness, disability, stress, interference and life dissatisfaction compared with women with low kinesiophobia. These differences were not seen in men.\\n\\nCONCLUSION: The results indicate differences between men and women with chronic pain. The use of the TSK-SV questionnaire might assist therapists to identify patients whose fear of movement may negatively impact their rehabilitation. There is some evidence to suggest that optimal cut-off scores may differ between male and female patients.", "author" : [ { "dropping-particle" : "", "family" : "Br\u00e4nstr\u00f6m", "given" : "Harriet", "non-dropping-particle" : "", "parse-names" : false, "suffix" : "" }, { "dropping-particle" : "", "family" : "Fahlstr\u00f6m", "given" : "Martin", "non-dropping-particle" : "", "parse-names" : false, "suffix" : "" } ], "container-title" : "Journal of Rehabilitation Medicine", "id" : "ITEM-1", "issue" : "5", "issued" : { "date-parts" : [ [ "2008" ] ] }, "page" : "375-380", "title" : "Kinesiophobia in patients with chronic musculoskeletal pain: Differences between men and women", "type" : "article-journal", "volume" : "40" }, "uris" : [ "http://www.mendeley.com/documents/?uuid=eee68e44-4e6b-4186-94f1-724a5167d5ca" ] } ], "mendeley" : { "formattedCitation" : "[15]", "plainTextFormattedCitation" : "[15]", "previouslyFormattedCitation" : "[1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15]</w:t>
            </w:r>
            <w:r w:rsidRPr="006C6F78">
              <w:rPr>
                <w:rFonts w:ascii="Times New Roman" w:hAnsi="Times New Roman" w:cs="Times New Roman"/>
                <w:sz w:val="14"/>
                <w:szCs w:val="14"/>
                <w:lang w:val="en-GB"/>
              </w:rPr>
              <w:fldChar w:fldCharType="end"/>
            </w:r>
          </w:p>
        </w:tc>
        <w:tc>
          <w:tcPr>
            <w:tcW w:w="761" w:type="dxa"/>
          </w:tcPr>
          <w:p w14:paraId="3A46A79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8</w:t>
            </w:r>
          </w:p>
        </w:tc>
        <w:tc>
          <w:tcPr>
            <w:tcW w:w="956" w:type="dxa"/>
          </w:tcPr>
          <w:p w14:paraId="43981AE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95 (261 included the final analysis)</w:t>
            </w:r>
          </w:p>
        </w:tc>
        <w:tc>
          <w:tcPr>
            <w:tcW w:w="890" w:type="dxa"/>
          </w:tcPr>
          <w:p w14:paraId="3D4D01F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7.7 (SD 9.4)</w:t>
            </w:r>
          </w:p>
        </w:tc>
        <w:tc>
          <w:tcPr>
            <w:tcW w:w="844" w:type="dxa"/>
          </w:tcPr>
          <w:p w14:paraId="4E50FF6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1461EA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551 days (SD 2430)</w:t>
            </w:r>
          </w:p>
        </w:tc>
        <w:tc>
          <w:tcPr>
            <w:tcW w:w="1130" w:type="dxa"/>
          </w:tcPr>
          <w:p w14:paraId="0B7C8DE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445BF04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RI</w:t>
            </w:r>
          </w:p>
        </w:tc>
        <w:tc>
          <w:tcPr>
            <w:tcW w:w="1060" w:type="dxa"/>
          </w:tcPr>
          <w:p w14:paraId="161D40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 pain severity (MPI)</w:t>
            </w:r>
          </w:p>
        </w:tc>
        <w:tc>
          <w:tcPr>
            <w:tcW w:w="938" w:type="dxa"/>
          </w:tcPr>
          <w:p w14:paraId="7B3BEE1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529667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04D683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C457D65" w14:textId="77777777" w:rsidTr="000E4AB9">
        <w:tc>
          <w:tcPr>
            <w:tcW w:w="992" w:type="dxa"/>
          </w:tcPr>
          <w:p w14:paraId="6052084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Carvalho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apmr.2016.09.115", "ISSN" : "1532821X", "PMID" : "27713076", "abstract" : "Objectives To assess the association of physical activity measures, derived with an accelerometer and a self-reported questionnaire, with fear of movement in patients with chronic nonspecific low back pain (LBP) and to investigate the association between disability and fear of movement in this population. Design Cross-sectional study. Setting Outpatient physical therapy university clinics. Participants Patients (N=119) presenting with nonspecific LBP of &gt;3 months' duration. Interventions Not applicable. Main Outcome Measures Physical activity levels measured objectively with an accelerometer (ie, counts per minute, time spent in moderate-to-vigorous and light physical activity per day, number of steps per day, and number of 10-minute bouts of moderate-to-vigorous physical activity per day) and subjectively with a self-reported questionnaire (Baecke Physical Activity Questionnaire); fear of movement (Tampa Scale of Kinesiophobia); pain (11-point numerical rating scale); disability (Roland Morris Disability Questionnaire); and depression (Beck Depression Inventory). The associations were examined with correlational, univariate, and multivariable linear regression analyses. Results None of the objective physical activity measures were associated with fear of movement. The apparent association of self-reported physical activity levels with fear of movement (correlational analyses: r=???.18; P&lt;.05; univariate regression analyses: ??=???.04; 95% confidence interval [CI], ???.07 to ???.01; P=.04) was not confirmed in multivariable analyses. Fear of movement was consistently associated with disability in both correlational (r=.42; P&lt;.01) and multivariable (??=.21; 95% CI, .11???.31; P&lt;.001) analyses. Conclusions Our data support one aspect of the fear-avoidance model???that higher fear of movement is associated with more disability???but not the aspect of the model linking fear of movement with inactivity.", "author" : [ { "dropping-particle" : "", "family" : "Carvalho", "given" : "Fl??via A.", "non-dropping-particle" : "", "parse-names" : false, "suffix" : "" }, { "dropping-particle" : "", "family" : "Maher", "given" : "Chris G.", "non-dropping-particle" : "", "parse-names" : false, "suffix" : "" }, { "dropping-particle" : "", "family" : "Franco", "given" : "Marcia R.", "non-dropping-particle" : "", "parse-names" : false, "suffix" : "" }, { "dropping-particle" : "", "family" : "Morelh??o", "given" : "Priscila K.", "non-dropping-particle" : "", "parse-names" : false, "suffix" : "" }, { "dropping-particle" : "", "family" : "Oliveira", "given" : "Crystian B.", "non-dropping-particle" : "", "parse-names" : false, "suffix" : "" }, { "dropping-particle" : "", "family" : "Silva", "given" : "Fernanda G.", "non-dropping-particle" : "", "parse-names" : false, "suffix" : "" }, { "dropping-particle" : "", "family" : "Pinto", "given" : "Rafael Z.", "non-dropping-particle" : "", "parse-names" : false, "suffix" : "" } ], "container-title" : "Archives of Physical Medicine and Rehabilitation", "id" : "ITEM-1", "issue" : "1", "issued" : { "date-parts" : [ [ "2017" ] ] }, "page" : "96-104", "publisher" : "Elsevier Ltd", "title" : "Fear of Movement Is Not Associated With Objective and Subjective Physical Activity Levels in Chronic Nonspecific Low Back Pain", "type" : "article-journal", "volume" : "98" }, "uris" : [ "http://www.mendeley.com/documents/?uuid=1537932b-7c9b-4ca9-9d21-b7b6833a141f" ] } ], "mendeley" : { "formattedCitation" : "[48]", "plainTextFormattedCitation" : "[48]", "previouslyFormattedCitation" : "[48]"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48]</w:t>
            </w:r>
            <w:r w:rsidRPr="006C6F78">
              <w:rPr>
                <w:rFonts w:ascii="Times New Roman" w:hAnsi="Times New Roman" w:cs="Times New Roman"/>
                <w:sz w:val="14"/>
                <w:szCs w:val="14"/>
                <w:lang w:val="en-GB"/>
              </w:rPr>
              <w:fldChar w:fldCharType="end"/>
            </w:r>
          </w:p>
        </w:tc>
        <w:tc>
          <w:tcPr>
            <w:tcW w:w="761" w:type="dxa"/>
          </w:tcPr>
          <w:p w14:paraId="46148C1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7</w:t>
            </w:r>
          </w:p>
        </w:tc>
        <w:tc>
          <w:tcPr>
            <w:tcW w:w="956" w:type="dxa"/>
          </w:tcPr>
          <w:p w14:paraId="1D4E672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9</w:t>
            </w:r>
          </w:p>
        </w:tc>
        <w:tc>
          <w:tcPr>
            <w:tcW w:w="890" w:type="dxa"/>
          </w:tcPr>
          <w:p w14:paraId="63D924F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 (SD 19)</w:t>
            </w:r>
          </w:p>
        </w:tc>
        <w:tc>
          <w:tcPr>
            <w:tcW w:w="844" w:type="dxa"/>
          </w:tcPr>
          <w:p w14:paraId="1C6C7FC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096F0A4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2 (IQR=42)</w:t>
            </w:r>
          </w:p>
        </w:tc>
        <w:tc>
          <w:tcPr>
            <w:tcW w:w="1130" w:type="dxa"/>
          </w:tcPr>
          <w:p w14:paraId="03E916F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023A44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MDQ</w:t>
            </w:r>
          </w:p>
        </w:tc>
        <w:tc>
          <w:tcPr>
            <w:tcW w:w="1060" w:type="dxa"/>
          </w:tcPr>
          <w:p w14:paraId="1263074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7C19DD9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756E4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B8F1C8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7ACC303C" w14:textId="77777777" w:rsidTr="000E4AB9">
        <w:tc>
          <w:tcPr>
            <w:tcW w:w="992" w:type="dxa"/>
          </w:tcPr>
          <w:p w14:paraId="00E8613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Damsgard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109/09638280903567877", "ISSN" : "1464-5165", "PMID" : "20624107", "abstract" : "Activity-related pain may be a barrier to rehabilitation in patients with chronic musculoskeletal disorders. This study investigated patients' reports of increased pain during activity, and the association between such pain and psychological factors and pain variables.", "author" : [ { "dropping-particle" : "", "family" : "Damsgard", "given" : "Elin", "non-dropping-particle" : "", "parse-names" : false, "suffix" : "" }, { "dropping-particle" : "", "family" : "Thrane", "given" : "Gyrd", "non-dropping-particle" : "", "parse-names" : false, "suffix" : "" }, { "dropping-particle" : "", "family" : "Anke", "given" : "Audny", "non-dropping-particle" : "", "parse-names" : false, "suffix" : "" }, { "dropping-particle" : "", "family" : "Fors", "given" : "Terese", "non-dropping-particle" : "", "parse-names" : false, "suffix" : "" }, { "dropping-particle" : "", "family" : "R\u00f8e", "given" : "Cecilie", "non-dropping-particle" : "", "parse-names" : false, "suffix" : "" } ], "container-title" : "Disability and rehabilitation", "id" : "ITEM-1", "issue" : "17", "issued" : { "date-parts" : [ [ "2010" ] ] }, "page" : "1428-1437", "title" : "Activity-related pain in patients with chronic musculoskeletal disorders.", "type" : "article-journal", "volume" : "32" }, "uris" : [ "http://www.mendeley.com/documents/?uuid=f9e24ba5-f4ea-45fc-aaf5-4698241863bf" ] } ], "mendeley" : { "formattedCitation" : "[88]", "plainTextFormattedCitation" : "[88]", "previouslyFormattedCitation" : "[88]"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8]</w:t>
            </w:r>
            <w:r w:rsidRPr="006C6F78">
              <w:rPr>
                <w:rFonts w:ascii="Times New Roman" w:hAnsi="Times New Roman" w:cs="Times New Roman"/>
                <w:sz w:val="14"/>
                <w:szCs w:val="14"/>
                <w:lang w:val="en-GB"/>
              </w:rPr>
              <w:fldChar w:fldCharType="end"/>
            </w:r>
          </w:p>
        </w:tc>
        <w:tc>
          <w:tcPr>
            <w:tcW w:w="761" w:type="dxa"/>
          </w:tcPr>
          <w:p w14:paraId="6DE52B9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0</w:t>
            </w:r>
          </w:p>
        </w:tc>
        <w:tc>
          <w:tcPr>
            <w:tcW w:w="956" w:type="dxa"/>
          </w:tcPr>
          <w:p w14:paraId="0BC5AF0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63 (232 included the final analysis)</w:t>
            </w:r>
          </w:p>
        </w:tc>
        <w:tc>
          <w:tcPr>
            <w:tcW w:w="890" w:type="dxa"/>
          </w:tcPr>
          <w:p w14:paraId="39D7571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2 (SD 10.0)</w:t>
            </w:r>
          </w:p>
        </w:tc>
        <w:tc>
          <w:tcPr>
            <w:tcW w:w="844" w:type="dxa"/>
          </w:tcPr>
          <w:p w14:paraId="1535AB4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46F8C8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t; 6 months (1 (SD 0.4)), 7-12 months (22 (SD 10)), 13-60 months (101 (SD 47)), 61-119 months (43 (SD 20)), &gt;120 months (50 (SD 23)</w:t>
            </w:r>
          </w:p>
        </w:tc>
        <w:tc>
          <w:tcPr>
            <w:tcW w:w="1130" w:type="dxa"/>
          </w:tcPr>
          <w:p w14:paraId="512C78F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 TSK-13</w:t>
            </w:r>
          </w:p>
        </w:tc>
        <w:tc>
          <w:tcPr>
            <w:tcW w:w="1060" w:type="dxa"/>
          </w:tcPr>
          <w:p w14:paraId="322AB23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2B03D12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during activity) (NRS)</w:t>
            </w:r>
          </w:p>
          <w:p w14:paraId="4C7CAC7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uring general activity or exercise) (a simple YES-NO question)</w:t>
            </w:r>
          </w:p>
        </w:tc>
        <w:tc>
          <w:tcPr>
            <w:tcW w:w="938" w:type="dxa"/>
          </w:tcPr>
          <w:p w14:paraId="65F0905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8DE4E4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36D7FC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97178B9" w14:textId="77777777" w:rsidTr="000E4AB9">
        <w:tc>
          <w:tcPr>
            <w:tcW w:w="992" w:type="dxa"/>
          </w:tcPr>
          <w:p w14:paraId="0663756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Demirbüke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233/BMR-150594", "ISSN" : "10538127", "PMID" : "25812549", "abstract" : "BACKGROUND Little research is available concerning physical activity and its determinants in people with chronic neck pain. OBJECTIVE To explore the relation between kinesiophobia and physical activity and gender effect on these relations in people with chronic neck pain. METHODS Ninety-nine subjects (34 men and 65 women) with chronic neck pain were participated in the study. Pain intensity was assessed with Visual Analog Scale and kinesiophobia degree was determined by using Tampa Scale of Kinesiophobia. Level of physical activity was assessed with short form of the International Physical Activity Questionnaire. RESULTS There was no statistically correlation between neck pain intensity and kinesiophobia degree (p= 0.246, r= 0.123) and physical activity level (p= 0.432, r= -0.083). It was also found that kinesiophobia degree was not correlated to physical activity level (p= 0.148, r= -0.153). There was a negative correlation between kinesiophobia degree and physical activity level only for women, not for men (p= 0.011, r= -0.318). CONCLUSIONS Our results showed that although people with chronic neck pain reported higher pain intensity and fear of movement, pain intensity and kinesiophobia degree did not associate to their physical activity levels. It can be speculated that high kinesiophobia degrees cause low physical activity levels for women, but not for men.", "author" : [ { "dropping-particle" : "", "family" : "Demirb\u00fcken", "given" : "\u0130lk\u015fan", "non-dropping-particle" : "", "parse-names" : false, "suffix" : "" }, { "dropping-particle" : "", "family" : "\u00d6zg\u00fcl", "given" : "Bahar", "non-dropping-particle" : "", "parse-names" : false, "suffix" : "" }, { "dropping-particle" : "", "family" : "Kuru \u00c7olak", "given" : "Tu\u011fba", "non-dropping-particle" : "", "parse-names" : false, "suffix" : "" }, { "dropping-particle" : "", "family" : "Aydo\u011fdu", "given" : "Onur", "non-dropping-particle" : "", "parse-names" : false, "suffix" : "" }, { "dropping-particle" : "", "family" : "Sar\u0131", "given" : "Z\u00fcbeyir", "non-dropping-particle" : "", "parse-names" : false, "suffix" : "" }, { "dropping-particle" : "", "family" : "Yurdalan", "given" : "Saadet Ufuk", "non-dropping-particle" : "", "parse-names" : false, "suffix" : "" } ], "container-title" : "Journal of Back and Musculoskeletal Rehabilitation", "id" : "ITEM-1", "issue" : "1", "issued" : { "date-parts" : [ [ "2016" ] ] }, "page" : "41-47", "title" : "Kinesiophobia in relation to physical activity in chronic neck pain", "type" : "article-journal", "volume" : "29" }, "uris" : [ "http://www.mendeley.com/documents/?uuid=30515b81-fe44-428f-8f60-d4303ed4d7be" ] } ], "mendeley" : { "formattedCitation" : "[36]", "plainTextFormattedCitation" : "[36]", "previouslyFormattedCitation" : "[3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36]</w:t>
            </w:r>
            <w:r w:rsidRPr="006C6F78">
              <w:rPr>
                <w:rFonts w:ascii="Times New Roman" w:hAnsi="Times New Roman" w:cs="Times New Roman"/>
                <w:sz w:val="14"/>
                <w:szCs w:val="14"/>
                <w:lang w:val="en-GB"/>
              </w:rPr>
              <w:fldChar w:fldCharType="end"/>
            </w:r>
          </w:p>
        </w:tc>
        <w:tc>
          <w:tcPr>
            <w:tcW w:w="761" w:type="dxa"/>
          </w:tcPr>
          <w:p w14:paraId="309C5B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795C9DC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9</w:t>
            </w:r>
          </w:p>
        </w:tc>
        <w:tc>
          <w:tcPr>
            <w:tcW w:w="890" w:type="dxa"/>
          </w:tcPr>
          <w:p w14:paraId="711E397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3.65 (SD 12.83)</w:t>
            </w:r>
          </w:p>
        </w:tc>
        <w:tc>
          <w:tcPr>
            <w:tcW w:w="844" w:type="dxa"/>
          </w:tcPr>
          <w:p w14:paraId="2F8F06B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1D01396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Pain for 6 months at least (exact data on the duration </w:t>
            </w:r>
            <w:r w:rsidRPr="006C6F78">
              <w:rPr>
                <w:rFonts w:ascii="Times New Roman" w:hAnsi="Times New Roman" w:cs="Times New Roman"/>
                <w:sz w:val="14"/>
                <w:szCs w:val="14"/>
                <w:lang w:val="en-GB"/>
              </w:rPr>
              <w:lastRenderedPageBreak/>
              <w:t>was lacking)</w:t>
            </w:r>
          </w:p>
        </w:tc>
        <w:tc>
          <w:tcPr>
            <w:tcW w:w="1130" w:type="dxa"/>
          </w:tcPr>
          <w:p w14:paraId="5304E51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lastRenderedPageBreak/>
              <w:t>TSK-17</w:t>
            </w:r>
          </w:p>
        </w:tc>
        <w:tc>
          <w:tcPr>
            <w:tcW w:w="1060" w:type="dxa"/>
          </w:tcPr>
          <w:p w14:paraId="7DD64D3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215C51D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6DBC03C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60E9303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CEADEC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6B1FDF1" w14:textId="77777777" w:rsidTr="000E4AB9">
        <w:tc>
          <w:tcPr>
            <w:tcW w:w="992" w:type="dxa"/>
          </w:tcPr>
          <w:p w14:paraId="6131119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lastRenderedPageBreak/>
              <w:t xml:space="preserve">Dimitriadi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233/BMR-150587", "ISSN" : "18786324", "PMID" : "25736955", "abstract" : "BACKGROUND: Chronic neck pain is one of the most usual neuromusculoskeletal pain conditions which can lead patients to chronic disability. Similarly to other pain conditions, the changed psychological status of these patients is believed to be associated with their pain condition and disability. However, the association between the psychological status of patients with idiopathic neck pain and their pain intensity and disability is minimally explored.\\n\\nOBJECTIVE: This study was aimed at investigating the association between psychological states (anxiety, depression, kinesiophobia, catastrophizing) of patients with chronic idiopathic neck pain and self-reported pain and disability.\\n\\nMETHODS: Forty five patients with idiopathic chronic neck pain (more than 6 months, at least once a week) participated. Their psychological states were assessed by using the Hospital Anxiety and Depression scale, Pain Catastrophizing scale and Tampa Scale for Kinesiophobia. Self-reported disability was recorded with the Neck Disability Index. Pain intensity was recorded by using a visual analog scale. {\\bf RESULTS:} Neck pain intensity was significantly correlated with anxiety (p&lt; 0.05). Disability was significantly correlated with anxiety, depression and catastrophizing (p&lt; 0.05). Multiple regression analysis showed that pain-induced disability can be significantly predicted by anxiety and catastrophizing (p&lt; 0.05).\\n\\nCONCLUSIONS: It can be concluded that anxiety, depression and catastrophizing of patients with chronic neck pain is associated with their self-reported disability, whereas anxiety is also associated with their pain intensity. Anxiety and catastrophizing may be important predicting markers of patients' self-reported disability.", "author" : [ { "dropping-particle" : "", "family" : "Dimitriadis", "given" : "Zacharias", "non-dropping-particle" : "", "parse-names" : false, "suffix" : "" }, { "dropping-particle" : "", "family" : "Kapreli", "given" : "Eleni", "non-dropping-particle" : "", "parse-names" : false, "suffix" : "" }, { "dropping-particle" : "", "family" : "Strimpakos", "given" : "Nikolaos", "non-dropping-particle" : "", "parse-names" : false, "suffix" : "" }, { "dropping-particle" : "", "family" : "Oldham", "given" : "Jacqueline", "non-dropping-particle" : "", "parse-names" : false, "suffix" : "" } ], "container-title" : "Journal of Back and Musculoskeletal Rehabilitation", "id" : "ITEM-1", "issue" : "4", "issued" : { "date-parts" : [ [ "2015" ] ] }, "page" : "797-802", "title" : "Do psychological states associate with pain and disability in chronic neck pain patients?", "type" : "article-journal", "volume" : "28" }, "uris" : [ "http://www.mendeley.com/documents/?uuid=bbfb30c7-dc1e-40d8-ae99-2fcf446526fb" ] } ], "mendeley" : { "formattedCitation" : "[37]", "plainTextFormattedCitation" : "[37]", "previouslyFormattedCitation" : "[3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37]</w:t>
            </w:r>
            <w:r w:rsidRPr="006C6F78">
              <w:rPr>
                <w:rFonts w:ascii="Times New Roman" w:hAnsi="Times New Roman" w:cs="Times New Roman"/>
                <w:sz w:val="14"/>
                <w:szCs w:val="14"/>
                <w:lang w:val="en-GB"/>
              </w:rPr>
              <w:fldChar w:fldCharType="end"/>
            </w:r>
          </w:p>
        </w:tc>
        <w:tc>
          <w:tcPr>
            <w:tcW w:w="761" w:type="dxa"/>
          </w:tcPr>
          <w:p w14:paraId="327BE90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5</w:t>
            </w:r>
          </w:p>
        </w:tc>
        <w:tc>
          <w:tcPr>
            <w:tcW w:w="956" w:type="dxa"/>
          </w:tcPr>
          <w:p w14:paraId="56A6927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w:t>
            </w:r>
          </w:p>
        </w:tc>
        <w:tc>
          <w:tcPr>
            <w:tcW w:w="890" w:type="dxa"/>
          </w:tcPr>
          <w:p w14:paraId="4F4DEDE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5.9 (SD 14.5)</w:t>
            </w:r>
          </w:p>
        </w:tc>
        <w:tc>
          <w:tcPr>
            <w:tcW w:w="844" w:type="dxa"/>
          </w:tcPr>
          <w:p w14:paraId="7BAC3E0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19D4C2E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6 months at least (exact data on the duration was lacking)</w:t>
            </w:r>
          </w:p>
        </w:tc>
        <w:tc>
          <w:tcPr>
            <w:tcW w:w="1130" w:type="dxa"/>
          </w:tcPr>
          <w:p w14:paraId="1246C80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 (no mentioned which version)</w:t>
            </w:r>
          </w:p>
        </w:tc>
        <w:tc>
          <w:tcPr>
            <w:tcW w:w="1060" w:type="dxa"/>
          </w:tcPr>
          <w:p w14:paraId="40757F4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76A0977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09E0884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5D9CF6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0FF6B60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246A54B" w14:textId="77777777" w:rsidTr="000E4AB9">
        <w:tc>
          <w:tcPr>
            <w:tcW w:w="992" w:type="dxa"/>
          </w:tcPr>
          <w:p w14:paraId="7567C0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Domenech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7/s00167-012-2238-5", "ISBN" : "1433-7347 (Electronic) 0942-2056 (Linking)", "ISSN" : "09422056", "PMID" : "23081711", "abstract" : "PURPOSE: To evaluate the prevalence and participation of catastrophizing and fear to movement beliefs on present pain and disability in anterior knee pain patients.\\n\\nMETHODS: A cross-sectional study on 97 patients with chronic anterior knee pain was performed in a secondary healthcare setting. Pain was measured with Visual Analogue Scale and disability with Lysholm Scale. The psychological variables anxiety, depression, pain coping strategies, catastrophizing and fear to movement beliefs were studied by using auto-administered questionnaires.\\n\\nRESULTS: Patients showed a high incidence of psychological distress (anxiety and depression), kinesiophobia and catastrophizing. A moderate correlation between pain and disability was found. Among all the coping strategies, only catastrophizing correlated with pain and disability. Anxiety depression and kinesiophobia also correlated with present pain and disability. In the regression model, catastrophizing and depression explained 56 % of the variance of disability and catastrophizing alone explained 37 % of present pain.\\n\\nCONCLUSION: The moderate correlation between pain and disability suggests that pain per se is not able to explain all the variability of disability. Catastrophizing and kinesiophobia are shown to be predictors of present pain and disability in anterior knee pain patients. These findings support the fear avoidance model in the genesis and persistence of pain and disability in anterior knee pain patients and open the door to a biopsychosocial perspective in the management of these patients.\\n\\nLEVEL OF EVIDENCE: III.", "author" : [ { "dropping-particle" : "", "family" : "Domenech", "given" : "Julio", "non-dropping-particle" : "", "parse-names" : false, "suffix" : "" }, { "dropping-particle" : "", "family" : "Sanchis-Alfonso", "given" : "Vicente", "non-dropping-particle" : "", "parse-names" : false, "suffix" : "" }, { "dropping-particle" : "", "family" : "L\u00f3pez", "given" : "Laura", "non-dropping-particle" : "", "parse-names" : false, "suffix" : "" }, { "dropping-particle" : "", "family" : "Espejo", "given" : "Bego\u00f1a", "non-dropping-particle" : "", "parse-names" : false, "suffix" : "" } ], "container-title" : "Knee Surgery, Sports Traumatology, Arthroscopy", "id" : "ITEM-1", "issue" : "7", "issued" : { "date-parts" : [ [ "2013" ] ] }, "page" : "1562-1568", "title" : "Influence of kinesiophobia and catastrophizing on pain and disability in anterior knee pain patients", "type" : "article-journal", "volume" : "21" }, "uris" : [ "http://www.mendeley.com/documents/?uuid=0c694d9a-49d8-4753-acdf-82d0d492e073" ] } ], "mendeley" : { "formattedCitation" : "[61]", "plainTextFormattedCitation" : "[61]", "previouslyFormattedCitation" : "[61]"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1]</w:t>
            </w:r>
            <w:r w:rsidRPr="006C6F78">
              <w:rPr>
                <w:rFonts w:ascii="Times New Roman" w:hAnsi="Times New Roman" w:cs="Times New Roman"/>
                <w:sz w:val="14"/>
                <w:szCs w:val="14"/>
                <w:lang w:val="en-GB"/>
              </w:rPr>
              <w:fldChar w:fldCharType="end"/>
            </w:r>
          </w:p>
        </w:tc>
        <w:tc>
          <w:tcPr>
            <w:tcW w:w="761" w:type="dxa"/>
          </w:tcPr>
          <w:p w14:paraId="284CC53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3</w:t>
            </w:r>
          </w:p>
        </w:tc>
        <w:tc>
          <w:tcPr>
            <w:tcW w:w="956" w:type="dxa"/>
          </w:tcPr>
          <w:p w14:paraId="2436F02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7</w:t>
            </w:r>
          </w:p>
        </w:tc>
        <w:tc>
          <w:tcPr>
            <w:tcW w:w="890" w:type="dxa"/>
          </w:tcPr>
          <w:p w14:paraId="6AA7D6D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2.0 (SD 10.0)</w:t>
            </w:r>
          </w:p>
        </w:tc>
        <w:tc>
          <w:tcPr>
            <w:tcW w:w="844" w:type="dxa"/>
          </w:tcPr>
          <w:p w14:paraId="43E9EB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KP</w:t>
            </w:r>
          </w:p>
        </w:tc>
        <w:tc>
          <w:tcPr>
            <w:tcW w:w="836" w:type="dxa"/>
          </w:tcPr>
          <w:p w14:paraId="0002D8B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2 months (6-22)</w:t>
            </w:r>
          </w:p>
        </w:tc>
        <w:tc>
          <w:tcPr>
            <w:tcW w:w="1130" w:type="dxa"/>
          </w:tcPr>
          <w:p w14:paraId="0841876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54F5465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ysholm Scale</w:t>
            </w:r>
          </w:p>
        </w:tc>
        <w:tc>
          <w:tcPr>
            <w:tcW w:w="1060" w:type="dxa"/>
          </w:tcPr>
          <w:p w14:paraId="6098C5A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5FE2978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2DC721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E12620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4370F529" w14:textId="77777777" w:rsidTr="000E4AB9">
        <w:tc>
          <w:tcPr>
            <w:tcW w:w="992" w:type="dxa"/>
          </w:tcPr>
          <w:p w14:paraId="3B3FFB6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Elfving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2/pri", "ISBN" : "1358-2267 (Print)", "ISSN" : "1358-2267", "PMID" : "18618855", "abstract" : "BACKGROUND AND PURPOSE: Adequate knowledge, positive attitude, and willingness to provide services are important factors in rendering competent and compassionate care to patients living with Acquired Immunodeficiency Syndrome (AIDS). Inadequate knowledge and poor attitude could exclude the application of the principles of logic and scientific methods to the practice of physiotherapy, and could result in fragmented care, with a potentially negative impact on treatment outcome and patient satisfaction. The purpose of this study was (1) to investigate the Nigerian physiotherapists' global knowledge, attitude and willingness to provide care for patients living with AIDS (PLWA), and to (2) determine the relationship between socio-demographic variables and previous encounter with PLWA, and physiotherapists' knowledge, attitude and willingness to care for AIDS survivors. METHODS: Using a 90-item two-part questionnaire that elicited sociodemographic and previous AIDS encounter information, and also assessed knowledge, attitude and willingness to provide care to PLWA, physiotherapists (N = 131) practicing in Nigeria were surveyed. RESULTS: Overall, the physiotherapists showed unsatisfactory knowledge about AIDS, harbored negative attitude towards PLWA, and some were unwilling to provide care for PLWA. Previous experience caring for PLWA influenced their attitude, and modest but positive relationships were found between knowledge and attitude and between attitude and willingness. CONCLUSION: The study underscores the need to address Nigerian physiotherapists' working knowledge deficits and negative attitudes to PLWA. A comprehensive AIDS education that would assist clinicians in exploring their attitude, stereotype and bias against PLWA is warranted.", "author" : [ { "dropping-particle" : "", "family" : "Elfving B, Andersson T", "given" : "Grooten WJA", "non-dropping-particle" : "", "parse-names" : false, "suffix" : "" } ], "container-title" : "Physiotherapy research international", "id" : "ITEM-1", "issue" : "1", "issued" : { "date-parts" : [ [ "2007" ] ] }, "page" : "14-24", "title" : "Low levels of physical activity in back pain patients are associated with high levels of fear-avoidance beliefs and pain catastrophizing", "type" : "article-journal", "volume" : "12" }, "uris" : [ "http://www.mendeley.com/documents/?uuid=6db5f1fc-5a18-4a8c-964d-2d783be1bc58" ] } ], "mendeley" : { "formattedCitation" : "[62]", "plainTextFormattedCitation" : "[62]", "previouslyFormattedCitation" : "[62]"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2]</w:t>
            </w:r>
            <w:r w:rsidRPr="006C6F78">
              <w:rPr>
                <w:rFonts w:ascii="Times New Roman" w:hAnsi="Times New Roman" w:cs="Times New Roman"/>
                <w:sz w:val="14"/>
                <w:szCs w:val="14"/>
                <w:lang w:val="en-GB"/>
              </w:rPr>
              <w:fldChar w:fldCharType="end"/>
            </w:r>
          </w:p>
        </w:tc>
        <w:tc>
          <w:tcPr>
            <w:tcW w:w="761" w:type="dxa"/>
          </w:tcPr>
          <w:p w14:paraId="209D3B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7</w:t>
            </w:r>
          </w:p>
        </w:tc>
        <w:tc>
          <w:tcPr>
            <w:tcW w:w="956" w:type="dxa"/>
          </w:tcPr>
          <w:p w14:paraId="4B013CA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5 (64 included the final analysis)</w:t>
            </w:r>
          </w:p>
        </w:tc>
        <w:tc>
          <w:tcPr>
            <w:tcW w:w="890" w:type="dxa"/>
          </w:tcPr>
          <w:p w14:paraId="097FA1C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7 (IRQ 36.0-56.5)</w:t>
            </w:r>
          </w:p>
        </w:tc>
        <w:tc>
          <w:tcPr>
            <w:tcW w:w="844" w:type="dxa"/>
          </w:tcPr>
          <w:p w14:paraId="006D954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07056E3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6 months at least (exact data on the duration was lacking)</w:t>
            </w:r>
          </w:p>
        </w:tc>
        <w:tc>
          <w:tcPr>
            <w:tcW w:w="1130" w:type="dxa"/>
          </w:tcPr>
          <w:p w14:paraId="7660D84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3</w:t>
            </w:r>
          </w:p>
        </w:tc>
        <w:tc>
          <w:tcPr>
            <w:tcW w:w="1060" w:type="dxa"/>
          </w:tcPr>
          <w:p w14:paraId="7C5684B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DQ (results were not reported)</w:t>
            </w:r>
          </w:p>
        </w:tc>
        <w:tc>
          <w:tcPr>
            <w:tcW w:w="1060" w:type="dxa"/>
          </w:tcPr>
          <w:p w14:paraId="1E2DF2B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63C4292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776C51A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1185574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7031C48E" w14:textId="77777777" w:rsidTr="000E4AB9">
        <w:tc>
          <w:tcPr>
            <w:tcW w:w="992" w:type="dxa"/>
          </w:tcPr>
          <w:p w14:paraId="5F7A079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Er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MD.0000000000007486", "ISBN" : "0000000000", "ISSN" : "15365964", "PMID" : "28723759", "abstract" : "Ankylosing spondylitis (AS) is a common inflammatory rheumatic disease that affects the axial skeleton, causes inflammatory lower back pain, and structural and functional disorders, which affect quality of life negatively.The purpose of this study is to investigate the effects of kinesiophobia in AS on pulmonary function tests (PFTs) and functional performance.Thirty-one individuals with AS (n = 19 male, n = 12 female) who were suitable on the basis of the Modified New York (MNY) criteria were included in the study. The participants were given the Bath Ankylosing Spondylitis Disease Activity Index (BASDAI), the Bath Ankylosing Spondylitis Functional Index (BASFI), the Bath Ankylosing Spondylitis Metrology Index (BASMI), in addition to the Tampa Scale for Kinesiophobia (TKS), PFTs, respiratory muscle strength, pain evaluation, and 6-minute walking test (6MWT).The mean values were found as the following: TKS, 41.65 +/- 7.59; pain visual analog scale (VAS) score, 6.23 +/- 2.86; forced vital capacity (%) (FVC), 75.35% +/- 17.92%; forced expiratory volume in first second (%) (FEV1), 73.45% +/- 17.20%; FEV1/FVC (%), 75.58% +/- 15.99%; peak expiratory flow (%) (PEF), 54,90% +/- 20.21%; forced expiratory flow at 25% to 75% (FEF25-75), 77.71% +/- 27.05%; maximal inspiratory pressure (MIP), 62.06 +/- 31.68; maximal expiratory pressure (MEP), 95.94 +/- 36.60; 6MWT, 445.88 +/- 99.48. The scores obtained in TKS were found related to the values of FVC (%), FEV1 (%), chest expansion, BASFI, modified Schober test, lumbar lateral flexion, cervical rotation, and total BASMI score (r = -0.43, -0.36, -0.41, 0.42, -0.49, -0.56, -0.52, 0.56, respectively; P &lt; .05).Kinesiophobia is a condition that may arise in individuals with AS, which has negative effects. Physiotherapists have a responsibility to eliminate kinesiophobia beliefs and prefer therapy method in line with this responsibility.", "author" : [ { "dropping-particle" : "", "family" : "Er", "given" : "G\u00f6ktu\u01e7", "non-dropping-particle" : "", "parse-names" : false, "suffix" : "" }, { "dropping-particle" : "", "family" : "Angin", "given" : "Ender", "non-dropping-particle" : "", "parse-names" : false, "suffix" : "" } ], "container-title" : "Medicine (United States)", "id" : "ITEM-1", "issue" : "29", "issued" : { "date-parts" : [ [ "2017" ] ] }, "title" : "Determining the relationship of kinesiophobia with respiratory functions and functional capacity in ankylosing spondylitis", "type" : "article-journal", "volume" : "96" }, "uris" : [ "http://www.mendeley.com/documents/?uuid=4953f20f-dc11-47e2-b091-b5cd9d36d619" ] } ], "mendeley" : { "formattedCitation" : "[59]", "plainTextFormattedCitation" : "[59]", "previouslyFormattedCitation" : "[59]"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9]</w:t>
            </w:r>
            <w:r w:rsidRPr="006C6F78">
              <w:rPr>
                <w:rFonts w:ascii="Times New Roman" w:hAnsi="Times New Roman" w:cs="Times New Roman"/>
                <w:sz w:val="14"/>
                <w:szCs w:val="14"/>
                <w:lang w:val="en-GB"/>
              </w:rPr>
              <w:fldChar w:fldCharType="end"/>
            </w:r>
          </w:p>
        </w:tc>
        <w:tc>
          <w:tcPr>
            <w:tcW w:w="761" w:type="dxa"/>
          </w:tcPr>
          <w:p w14:paraId="6782736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7</w:t>
            </w:r>
          </w:p>
        </w:tc>
        <w:tc>
          <w:tcPr>
            <w:tcW w:w="956" w:type="dxa"/>
          </w:tcPr>
          <w:p w14:paraId="1291920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1</w:t>
            </w:r>
          </w:p>
        </w:tc>
        <w:tc>
          <w:tcPr>
            <w:tcW w:w="890" w:type="dxa"/>
          </w:tcPr>
          <w:p w14:paraId="759AFF8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7.42 (SD 14.03)</w:t>
            </w:r>
          </w:p>
        </w:tc>
        <w:tc>
          <w:tcPr>
            <w:tcW w:w="844" w:type="dxa"/>
          </w:tcPr>
          <w:p w14:paraId="564B10E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S</w:t>
            </w:r>
          </w:p>
        </w:tc>
        <w:tc>
          <w:tcPr>
            <w:tcW w:w="836" w:type="dxa"/>
          </w:tcPr>
          <w:p w14:paraId="18D5373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1.35 years (SD 13.20)</w:t>
            </w:r>
          </w:p>
        </w:tc>
        <w:tc>
          <w:tcPr>
            <w:tcW w:w="1130" w:type="dxa"/>
          </w:tcPr>
          <w:p w14:paraId="46B491D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184B18C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BASFI</w:t>
            </w:r>
          </w:p>
        </w:tc>
        <w:tc>
          <w:tcPr>
            <w:tcW w:w="1060" w:type="dxa"/>
          </w:tcPr>
          <w:p w14:paraId="14017A6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17C2B16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231C249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09B497D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6A2E7F0" w14:textId="77777777" w:rsidTr="000E4AB9">
        <w:tc>
          <w:tcPr>
            <w:tcW w:w="992" w:type="dxa"/>
          </w:tcPr>
          <w:p w14:paraId="404E774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Falla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2/ejp.873", "ISBN" : "1090-3801", "ISSN" : "15322149", "PMID" : "27149920", "abstract" : "BACKGROUND: Completion of a pain drawing is a familiar task in those presenting with whiplash-associated disorders (WAD). Some people report pain almost over their entire body. Yet the reasons for larger pain extent have not been fully explored.\\n\\nMETHODS: A novel method was applied to quantify pain extent from the pain drawings of 205 individuals with chronic WAD. Pain extent was evaluated in relation to sex, age, educational level, insurance status and financial status. Multiple linear regression analysis was used to verify whether pain extent was associated with other health indicators including perceived pain and disability, health-related quality of life, pain catastrophizing, anxiety, depression and self-efficacy.\\n\\nRESULTS: Pain extent was influenced by sex (\u03c7(2) :10.392, p\u00a0&lt;\u00a00.001) with larger pain extent in women compared to men (7.88\u00a0\u00b1\u00a07.66% vs. 5.40\u00a0\u00b1\u00a06.44%). People with unsettled insurance claims (\u03c7(2) : 7.500, p\u00a0&lt;\u00a00.05) and those with a worse financial situation (\u03c7(2) :12.223, p\u00a0&lt;\u00a00.01) also had larger pain extent. Multiple linear regression models revealed that, when accounting for age, sex, education, insurance status, financial status and neck pain intensity, pain extent remained associated with perceived disability (p\u00a0&lt;\u00a00.01), depression (p\u00a0&lt;\u00a00.05) and self-efficacy (p\u00a0&lt;\u00a00.001).\\n\\nCONCLUSION: By utilizing a novel method for pain extent quantification, this study shows that widespread pain is associated with a number of factors including perceived disability, depression and self-efficacy in individuals with chronic WAD. Widespread pain should alert the clinician to consider more specific psychological screening, particularly for depression and self-efficacy, in patients with WAD. WHAT DOES THIS STUDY ADD?: Women with chronic WAD, those with unsettled insurance claims and those with poorer financial status perceive more widespread pain. When controlling for these factors, larger pain areas remain associated with perceived pain and disability, depression and self-efficacy. The pain drawing is useful to support psychological screening in people with chronic WAD.", "author" : [ { "dropping-particle" : "", "family" : "Falla", "given" : "D.", "non-dropping-particle" : "", "parse-names" : false, "suffix" : "" }, { "dropping-particle" : "", "family" : "Peolsson", "given" : "A.", "non-dropping-particle" : "", "parse-names" : false, "suffix" : "" }, { "dropping-particle" : "", "family" : "Peterson", "given" : "G.", "non-dropping-particle" : "", "parse-names" : false, "suffix" : "" }, { "dropping-particle" : "", "family" : "Ludvigsson", "given" : "M. L.", "non-dropping-particle" : "", "parse-names" : false, "suffix" : "" }, { "dropping-particle" : "", "family" : "Soldini", "given" : "E.", "non-dropping-particle" : "", "parse-names" : false, "suffix" : "" }, { "dropping-particle" : "", "family" : "Schneebeli", "given" : "A.", "non-dropping-particle" : "", "parse-names" : false, "suffix" : "" }, { "dropping-particle" : "", "family" : "Barbero", "given" : "M.", "non-dropping-particle" : "", "parse-names" : false, "suffix" : "" } ], "container-title" : "European Journal of Pain (United Kingdom)", "id" : "ITEM-1", "issue" : "9", "issued" : { "date-parts" : [ [ "2016" ] ] }, "page" : "1490-1501", "title" : "Perceived pain extent is associated with disability, depression and self-efficacy in individuals with whiplash-associated disorders", "type" : "article-journal", "volume" : "20" }, "uris" : [ "http://www.mendeley.com/documents/?uuid=eb20d7a9-cfe4-4767-a307-6ef4f394bf71" ] } ], "mendeley" : { "formattedCitation" : "[91]", "plainTextFormattedCitation" : "[91]", "previouslyFormattedCitation" : "[91]"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91]</w:t>
            </w:r>
            <w:r w:rsidRPr="006C6F78">
              <w:rPr>
                <w:rFonts w:ascii="Times New Roman" w:hAnsi="Times New Roman" w:cs="Times New Roman"/>
                <w:sz w:val="14"/>
                <w:szCs w:val="14"/>
                <w:lang w:val="en-GB"/>
              </w:rPr>
              <w:fldChar w:fldCharType="end"/>
            </w:r>
          </w:p>
        </w:tc>
        <w:tc>
          <w:tcPr>
            <w:tcW w:w="761" w:type="dxa"/>
          </w:tcPr>
          <w:p w14:paraId="1D434DE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3A0FEEE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5</w:t>
            </w:r>
          </w:p>
        </w:tc>
        <w:tc>
          <w:tcPr>
            <w:tcW w:w="890" w:type="dxa"/>
          </w:tcPr>
          <w:p w14:paraId="104D144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1 (SD 11.4)</w:t>
            </w:r>
          </w:p>
        </w:tc>
        <w:tc>
          <w:tcPr>
            <w:tcW w:w="844" w:type="dxa"/>
          </w:tcPr>
          <w:p w14:paraId="780F7AA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WAD</w:t>
            </w:r>
          </w:p>
        </w:tc>
        <w:tc>
          <w:tcPr>
            <w:tcW w:w="836" w:type="dxa"/>
          </w:tcPr>
          <w:p w14:paraId="04E2100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130" w:type="dxa"/>
          </w:tcPr>
          <w:p w14:paraId="6F8C78A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7AFEC39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1AA3498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0549BF9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794849D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544ACB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F671972" w14:textId="77777777" w:rsidTr="000E4AB9">
        <w:tc>
          <w:tcPr>
            <w:tcW w:w="992" w:type="dxa"/>
          </w:tcPr>
          <w:p w14:paraId="02A8948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Ferrari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11/papr.12397", "ISBN" : "1530-7085", "ISSN" : "15332500", "PMID" : "26547511", "abstract" : "The purpose of this study was to investigate cross-sectional associations of pain self-efficacy and fear of movement with pain intensity and disability in Italian patients with chronic low back pain (CLBP). One hundred and three adult outpatients with nonspecific CLBP were included in the study. Socio-demographic and clinical characteristics were assessed, together with Italian versions of self-reported questionnaires to measure the four constructs of interest. Multiple linear regression models were built with psychosocial constructs as main determinants, and pain intensity and disability as outcomes. Potential confounding of socio-demographic and clinical characteristics was assessed. Pain self-efficacy and fear of movement displayed moderate correlations with pain intensity (r = -0.41 and 0.42, respectively) and disability (-0.55 and 0.54). Association models adjusted for pain intensity showed that both pain self-efficacy (\u03b2 = -0.35, 95% CI = -0.5; -0.2, R(2) = 41%) and fear of movement (\u03b2 = 0.65, 95% CI = 0.36; 0.93, R(2) = 40%) are significantly and strongly associated with disability. Pain self-efficacy was no longer significantly associated with pain intensity when disability was added as a confounder to the model, whereas fear of movement retained its significant association (\u03b2 = 0.06, 95% CI = 0.00;0.11, R(2) = 30%). No other variables acted as confounders in these associations. Pain self-efficacy and fear of movement are very similarly associated with main outcomes in this sample of Italian patients with CLBP. The results of this study suggest that both psychosocial constructs should be considered in clinical management. Future studies should investigate whether these findings can be replicated in other samples, in longitudinal designs and if other variables not measured in this study confound the associations.", "author" : [ { "dropping-particle" : "", "family" : "Ferrari", "given" : "Silvano", "non-dropping-particle" : "", "parse-names" : false, "suffix" : "" }, { "dropping-particle" : "", "family" : "Chiarotto", "given" : "Alessandro", "non-dropping-particle" : "", "parse-names" : false, "suffix" : "" }, { "dropping-particle" : "", "family" : "Pellizzer", "given" : "Marta", "non-dropping-particle" : "", "parse-names" : false, "suffix" : "" }, { "dropping-particle" : "", "family" : "Vanti", "given" : "Carla", "non-dropping-particle" : "", "parse-names" : false, "suffix" : "" }, { "dropping-particle" : "", "family" : "Monticone", "given" : "Marco", "non-dropping-particle" : "", "parse-names" : false, "suffix" : "" } ], "container-title" : "Pain Practice", "id" : "ITEM-1", "issued" : { "date-parts" : [ [ "2016" ] ] }, "title" : "Pain Self-Efficacy and Fear of Movement are Similarly Associated with Pain Intensity and Disability in Italian Patients with Chronic Low Back Pain", "type" : "article-journal" }, "uris" : [ "http://www.mendeley.com/documents/?uuid=61d34061-a88b-478d-b06c-38c9df96ab2f" ] } ], "mendeley" : { "formattedCitation" : "[63]", "plainTextFormattedCitation" : "[63]", "previouslyFormattedCitation" : "[63]"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3]</w:t>
            </w:r>
            <w:r w:rsidRPr="006C6F78">
              <w:rPr>
                <w:rFonts w:ascii="Times New Roman" w:hAnsi="Times New Roman" w:cs="Times New Roman"/>
                <w:sz w:val="14"/>
                <w:szCs w:val="14"/>
                <w:lang w:val="en-GB"/>
              </w:rPr>
              <w:fldChar w:fldCharType="end"/>
            </w:r>
          </w:p>
        </w:tc>
        <w:tc>
          <w:tcPr>
            <w:tcW w:w="761" w:type="dxa"/>
          </w:tcPr>
          <w:p w14:paraId="18574E5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5</w:t>
            </w:r>
          </w:p>
        </w:tc>
        <w:tc>
          <w:tcPr>
            <w:tcW w:w="956" w:type="dxa"/>
          </w:tcPr>
          <w:p w14:paraId="68665CF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3</w:t>
            </w:r>
          </w:p>
        </w:tc>
        <w:tc>
          <w:tcPr>
            <w:tcW w:w="890" w:type="dxa"/>
          </w:tcPr>
          <w:p w14:paraId="3A0A5B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1.98 (SD 14.56)</w:t>
            </w:r>
          </w:p>
        </w:tc>
        <w:tc>
          <w:tcPr>
            <w:tcW w:w="844" w:type="dxa"/>
          </w:tcPr>
          <w:p w14:paraId="3A73BE4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05566C3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2 (IQR 18)</w:t>
            </w:r>
          </w:p>
        </w:tc>
        <w:tc>
          <w:tcPr>
            <w:tcW w:w="1130" w:type="dxa"/>
          </w:tcPr>
          <w:p w14:paraId="5F82B1C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3</w:t>
            </w:r>
          </w:p>
        </w:tc>
        <w:tc>
          <w:tcPr>
            <w:tcW w:w="1060" w:type="dxa"/>
          </w:tcPr>
          <w:p w14:paraId="33EB0EC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5BA319A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1B1BCCF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49333D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E39831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BBB2414" w14:textId="77777777" w:rsidTr="000E4AB9">
        <w:tc>
          <w:tcPr>
            <w:tcW w:w="992" w:type="dxa"/>
          </w:tcPr>
          <w:p w14:paraId="2147E94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Frankli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11/papr.12337", "ISSN" : "15332500", "PMID" : "26179825", "abstract" : "Objective: This study aimed to identify the following: (1) the proportion of the defensive high-anxious personality type in a chronic pain population; (2) whether personality type affects the relationships between cognitive factors and disability. Method: Sixty patients with chronic musculoskeletal pain, referred to a hospital for treatment, completed questionnaires assessing defensiveness, trait anxiety, pain intensity, disability, depression, catastrophizing, self-efficacy, and kinesiophobia. Personality type was assessed using the State-Trait Anxiety Inventory and the Marlowe-Crowne Social Desirability Scale. Results: Within the defensive high-anxious group, lower levels of self-efficacy, and high levels of depression and catastrophizing most strongly predicted perceptions of disability. Interestingly, the cognitive variables failed to significantly predict disability for individuals lower in anxiety and defensiveness; however, pain intensity did have a greater effect, explaining 36% of the variance. Conclusions: The interaction between defensiveness and anxiety plays an important role in patients' perceptions of, and outcomes from, chronic pain. Differentiating the defensive high-anxious group revealed different patterns of relationship between a range of cognitive factors and disability. This highlights the necessity of assessing personality characteristics that include defensiveness in order to identify those individuals who may be more vulnerable to cognitive factors influencing their perceptions of disability. If personality type is identified as a predictor of poor adjustment, interventions could be customized to the unique needs of this group (eg. high defensive and anxious individuals).", "author" : [ { "dropping-particle" : "", "family" : "Franklin", "given" : "Zoe C.", "non-dropping-particle" : "", "parse-names" : false, "suffix" : "" }, { "dropping-particle" : "", "family" : "Smith", "given" : "Nickolas C.", "non-dropping-particle" : "", "parse-names" : false, "suffix" : "" }, { "dropping-particle" : "", "family" : "Fowler", "given" : "Neil E.", "non-dropping-particle" : "", "parse-names" : false, "suffix" : "" } ], "container-title" : "Pain Practice", "id" : "ITEM-1", "issue" : "7", "issued" : { "date-parts" : [ [ "2016" ] ] }, "page" : "882-889", "title" : "Influence of Defensiveness on Disability in a Chronic Musculoskeletal Pain Population", "type" : "article-journal", "volume" : "16" }, "uris" : [ "http://www.mendeley.com/documents/?uuid=271dd589-b738-4b7e-a257-f7b413dcf6f7" ] } ], "mendeley" : { "formattedCitation" : "[64]", "plainTextFormattedCitation" : "[64]", "previouslyFormattedCitation" : "[64]"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4]</w:t>
            </w:r>
            <w:r w:rsidRPr="006C6F78">
              <w:rPr>
                <w:rFonts w:ascii="Times New Roman" w:hAnsi="Times New Roman" w:cs="Times New Roman"/>
                <w:sz w:val="14"/>
                <w:szCs w:val="14"/>
                <w:lang w:val="en-GB"/>
              </w:rPr>
              <w:fldChar w:fldCharType="end"/>
            </w:r>
          </w:p>
        </w:tc>
        <w:tc>
          <w:tcPr>
            <w:tcW w:w="761" w:type="dxa"/>
          </w:tcPr>
          <w:p w14:paraId="5ECD31D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5</w:t>
            </w:r>
          </w:p>
        </w:tc>
        <w:tc>
          <w:tcPr>
            <w:tcW w:w="956" w:type="dxa"/>
          </w:tcPr>
          <w:p w14:paraId="00FDF84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0</w:t>
            </w:r>
          </w:p>
        </w:tc>
        <w:tc>
          <w:tcPr>
            <w:tcW w:w="890" w:type="dxa"/>
          </w:tcPr>
          <w:p w14:paraId="2A2A4FE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here is not a total score (data supported by groups)</w:t>
            </w:r>
          </w:p>
        </w:tc>
        <w:tc>
          <w:tcPr>
            <w:tcW w:w="844" w:type="dxa"/>
          </w:tcPr>
          <w:p w14:paraId="344711E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2587965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here is not a total score (data supported by groups)</w:t>
            </w:r>
          </w:p>
        </w:tc>
        <w:tc>
          <w:tcPr>
            <w:tcW w:w="1130" w:type="dxa"/>
          </w:tcPr>
          <w:p w14:paraId="5DA0472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68D5E7A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DQ</w:t>
            </w:r>
          </w:p>
        </w:tc>
        <w:tc>
          <w:tcPr>
            <w:tcW w:w="1060" w:type="dxa"/>
          </w:tcPr>
          <w:p w14:paraId="7124392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15B2287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6EC77B8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5DBC90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20F0BCB" w14:textId="77777777" w:rsidTr="000E4AB9">
        <w:tc>
          <w:tcPr>
            <w:tcW w:w="992" w:type="dxa"/>
          </w:tcPr>
          <w:p w14:paraId="2563B85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French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06.07.016", "ISBN" : "1872-6623 (Electronic)\\r0304-3959 (Linking)", "ISSN" : "03043959", "PMID" : "16962238", "abstract" : "The Tampa scale for kinesiophobia (TSK) was developed to measure fear of movement/(re)injury in chronic pain patients. Although studies of the Dutch adaptation of the TSK have identified fear of movement/(re)injury as an important predictor of chronic pain, pain-related avoidance behaviour, and disability, surprisingly little data on the psychometric properties of the original English version of the TSK are available. The present study examined the reliability, construct validity and factor structure of the TSK in a sample of chronic pain patients (n = 200) presenting for an interdisciplinary functional restoration program. Consistent with prior evaluations of the Dutch version of the TSK, the present findings indicate that the English TSK possesses a high degree of internal consistency and is positively associated with related measures of fear-avoidance beliefs, pain catastrophizing, pain-related disability and general negative affect. The TSK was not related to individual differences in physical performance testing as assessed using standardised treadmill and lifting tasks. Confirmatory factor analyses suggest that the TSK is best characterized by a three-factor traith method model that includes all 17 of the original scale items and takes into account the distinction between positively and negatively keyed items. The results of the present study provide important details regarding the psychometric properties of the original English version of the TSK and suggest that it may be unnecessary to remove the negatively keyed items in an attempt to improve scale validity. ?? 2006 International Association for the Study of Pain.", "author" : [ { "dropping-particle" : "", "family" : "French", "given" : "Douglas J.", "non-dropping-particle" : "", "parse-names" : false, "suffix" : "" }, { "dropping-particle" : "", "family" : "France", "given" : "Christopher R.", "non-dropping-particle" : "", "parse-names" : false, "suffix" : "" }, { "dropping-particle" : "", "family" : "Vigneau", "given" : "Fran\u00e7ois", "non-dropping-particle" : "", "parse-names" : false, "suffix" : "" }, { "dropping-particle" : "", "family" : "French", "given" : "Julie A.", "non-dropping-particle" : "", "parse-names" : false, "suffix" : "" }, { "dropping-particle" : "", "family" : "Evans", "given" : "R. Thomas", "non-dropping-particle" : "", "parse-names" : false, "suffix" : "" } ], "container-title" : "Pain", "id" : "ITEM-1", "issue" : "1-2", "issued" : { "date-parts" : [ [ "2007" ] ] }, "page" : "42-51", "title" : "Fear of movement/(re)injury in chronic pain: A psychometric assessment of the original English version of the Tampa scale for kinesiophobia (TSK)", "type" : "article-journal", "volume" : "127" }, "uris" : [ "http://www.mendeley.com/documents/?uuid=55fb4916-1f40-49c7-89e9-324c74f8f290" ] } ], "mendeley" : { "formattedCitation" : "[53]", "plainTextFormattedCitation" : "[53]", "previouslyFormattedCitation" : "[53]"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3]</w:t>
            </w:r>
            <w:r w:rsidRPr="006C6F78">
              <w:rPr>
                <w:rFonts w:ascii="Times New Roman" w:hAnsi="Times New Roman" w:cs="Times New Roman"/>
                <w:sz w:val="14"/>
                <w:szCs w:val="14"/>
                <w:lang w:val="en-GB"/>
              </w:rPr>
              <w:fldChar w:fldCharType="end"/>
            </w:r>
          </w:p>
        </w:tc>
        <w:tc>
          <w:tcPr>
            <w:tcW w:w="761" w:type="dxa"/>
          </w:tcPr>
          <w:p w14:paraId="7DA451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7</w:t>
            </w:r>
          </w:p>
        </w:tc>
        <w:tc>
          <w:tcPr>
            <w:tcW w:w="956" w:type="dxa"/>
          </w:tcPr>
          <w:p w14:paraId="23D8730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w:t>
            </w:r>
          </w:p>
        </w:tc>
        <w:tc>
          <w:tcPr>
            <w:tcW w:w="890" w:type="dxa"/>
          </w:tcPr>
          <w:p w14:paraId="41C2667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0 (SD 10.6)</w:t>
            </w:r>
          </w:p>
        </w:tc>
        <w:tc>
          <w:tcPr>
            <w:tcW w:w="844" w:type="dxa"/>
          </w:tcPr>
          <w:p w14:paraId="59E15AD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3566B6C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7.0 weeks (SD 49.1)</w:t>
            </w:r>
          </w:p>
        </w:tc>
        <w:tc>
          <w:tcPr>
            <w:tcW w:w="1130" w:type="dxa"/>
          </w:tcPr>
          <w:p w14:paraId="407E035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3D53432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QBD</w:t>
            </w:r>
          </w:p>
        </w:tc>
        <w:tc>
          <w:tcPr>
            <w:tcW w:w="1060" w:type="dxa"/>
          </w:tcPr>
          <w:p w14:paraId="3E42FBA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2ABC945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F93148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886AFB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624194A3" w14:textId="77777777" w:rsidTr="000E4AB9">
        <w:tc>
          <w:tcPr>
            <w:tcW w:w="992" w:type="dxa"/>
          </w:tcPr>
          <w:p w14:paraId="6644333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George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AJP.0b013e3181f21414", "ISBN" : "1536-5409 (Electronic)\\n0749-8047 (Linking)", "ISSN" : "0749-8047", "PMID" : "20842009", "abstract" : "to investigate select psychometric properties of fear-avoidance model measures commonly used to assess pain-related fear and catastrophizing in clinical studies of low back pain.", "author" : [ { "dropping-particle" : "", "family" : "George", "given" : "Steven Z.", "non-dropping-particle" : "", "parse-names" : false, "suffix" : "" }, { "dropping-particle" : "", "family" : "Calley", "given" : "Darren", "non-dropping-particle" : "", "parse-names" : false, "suffix" : "" }, { "dropping-particle" : "", "family" : "Valencia", "given" : "Carolina", "non-dropping-particle" : "", "parse-names" : false, "suffix" : "" }, { "dropping-particle" : "", "family" : "Beneciuk", "given" : "Jason M.", "non-dropping-particle" : "", "parse-names" : false, "suffix" : "" } ], "container-title" : "The Clinical Journal of Pain", "id" : "ITEM-1", "issue" : "2", "issued" : { "date-parts" : [ [ "2011" ] ] }, "page" : "108-115", "title" : "Clinical Investigation of Pain-related Fear and Pain Catastrophizing for Patients With Low Back Pain", "type" : "article-journal", "volume" : "27" }, "uris" : [ "http://www.mendeley.com/documents/?uuid=414d81aa-f9d8-4866-a3ea-5915bd86fbab" ] } ], "mendeley" : { "formattedCitation" : "[54]", "plainTextFormattedCitation" : "[54]", "previouslyFormattedCitation" : "[54]"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4]</w:t>
            </w:r>
            <w:r w:rsidRPr="006C6F78">
              <w:rPr>
                <w:rFonts w:ascii="Times New Roman" w:hAnsi="Times New Roman" w:cs="Times New Roman"/>
                <w:sz w:val="14"/>
                <w:szCs w:val="14"/>
                <w:lang w:val="en-GB"/>
              </w:rPr>
              <w:fldChar w:fldCharType="end"/>
            </w:r>
          </w:p>
        </w:tc>
        <w:tc>
          <w:tcPr>
            <w:tcW w:w="761" w:type="dxa"/>
          </w:tcPr>
          <w:p w14:paraId="616D1E2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322B2E0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80</w:t>
            </w:r>
          </w:p>
        </w:tc>
        <w:tc>
          <w:tcPr>
            <w:tcW w:w="890" w:type="dxa"/>
          </w:tcPr>
          <w:p w14:paraId="3D91137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6.6 (SD 11.5)</w:t>
            </w:r>
          </w:p>
        </w:tc>
        <w:tc>
          <w:tcPr>
            <w:tcW w:w="844" w:type="dxa"/>
          </w:tcPr>
          <w:p w14:paraId="01A5798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4434F99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93.0 weeks (SD 354.4)</w:t>
            </w:r>
          </w:p>
        </w:tc>
        <w:tc>
          <w:tcPr>
            <w:tcW w:w="1130" w:type="dxa"/>
          </w:tcPr>
          <w:p w14:paraId="3F57771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197F6D0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488601E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5802DCE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0E113F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55C784E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4722A8FB" w14:textId="77777777" w:rsidTr="000E4AB9">
        <w:tc>
          <w:tcPr>
            <w:tcW w:w="992" w:type="dxa"/>
          </w:tcPr>
          <w:p w14:paraId="08F021E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Helmine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77/0269215515619660", "ISBN" : "0269-2155", "ISSN" : "0269-2155", "PMID" : "27496698", "author" : [ { "dropping-particle" : "", "family" : "Helminen", "given" : "E.-E.", "non-dropping-particle" : "", "parse-names" : false, "suffix" : "" }, { "dropping-particle" : "", "family" : "Sinikallio", "given" : "S. H.", "non-dropping-particle" : "", "parse-names" : false, "suffix" : "" }, { "dropping-particle" : "", "family" : "Valjakka", "given" : "A. L.", "non-dropping-particle" : "", "parse-names" : false, "suffix" : "" }, { "dropping-particle" : "", "family" : "Va\u00a0isa\u00a0nen-Rouvali", "given" : "R. H.", "non-dropping-particle" : "", "parse-names" : false, "suffix" : "" }, { "dropping-particle" : "", "family" : "Arokoski", "given" : "J. P.", "non-dropping-particle" : "", "parse-names" : false, "suffix" : "" } ], "container-title" : "Clinical Rehabilitation", "id" : "ITEM-1", "issue" : "9", "issued" : { "date-parts" : [ [ "2016" ] ] }, "page" : "890-900", "title" : "Determinants of pain and functioning in knee osteoarthritis: a one-year prospective study", "type" : "article-journal", "volume" : "30" }, "uris" : [ "http://www.mendeley.com/documents/?uuid=d057f8ad-35b3-434d-a495-1e99f2309c46" ] } ], "mendeley" : { "formattedCitation" : "[31]", "plainTextFormattedCitation" : "[31]", "previouslyFormattedCitation" : "[31]"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31]</w:t>
            </w:r>
            <w:r w:rsidRPr="006C6F78">
              <w:rPr>
                <w:rFonts w:ascii="Times New Roman" w:hAnsi="Times New Roman" w:cs="Times New Roman"/>
                <w:sz w:val="14"/>
                <w:szCs w:val="14"/>
                <w:lang w:val="en-GB"/>
              </w:rPr>
              <w:fldChar w:fldCharType="end"/>
            </w:r>
          </w:p>
        </w:tc>
        <w:tc>
          <w:tcPr>
            <w:tcW w:w="761" w:type="dxa"/>
          </w:tcPr>
          <w:p w14:paraId="7F51A24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79CCB98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1</w:t>
            </w:r>
          </w:p>
        </w:tc>
        <w:tc>
          <w:tcPr>
            <w:tcW w:w="890" w:type="dxa"/>
          </w:tcPr>
          <w:p w14:paraId="3DF5F0D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3.6 (SD 7.2)</w:t>
            </w:r>
          </w:p>
        </w:tc>
        <w:tc>
          <w:tcPr>
            <w:tcW w:w="844" w:type="dxa"/>
          </w:tcPr>
          <w:p w14:paraId="1F264E7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OA</w:t>
            </w:r>
          </w:p>
        </w:tc>
        <w:tc>
          <w:tcPr>
            <w:tcW w:w="836" w:type="dxa"/>
          </w:tcPr>
          <w:p w14:paraId="1B9DE31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ess than 6 years (46 (51)); 6 years or more (54 (60))</w:t>
            </w:r>
          </w:p>
        </w:tc>
        <w:tc>
          <w:tcPr>
            <w:tcW w:w="1130" w:type="dxa"/>
          </w:tcPr>
          <w:p w14:paraId="131D76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TSK (no mentioned which version) </w:t>
            </w:r>
          </w:p>
        </w:tc>
        <w:tc>
          <w:tcPr>
            <w:tcW w:w="1060" w:type="dxa"/>
          </w:tcPr>
          <w:p w14:paraId="6C456C0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AC-function; RAND-36-function</w:t>
            </w:r>
          </w:p>
        </w:tc>
        <w:tc>
          <w:tcPr>
            <w:tcW w:w="1060" w:type="dxa"/>
          </w:tcPr>
          <w:p w14:paraId="3E4EADC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WOMAC-pain)</w:t>
            </w:r>
          </w:p>
        </w:tc>
        <w:tc>
          <w:tcPr>
            <w:tcW w:w="938" w:type="dxa"/>
          </w:tcPr>
          <w:p w14:paraId="6B6C6AC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394A225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6C139A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three months (T1); twelve months (T2)</w:t>
            </w:r>
          </w:p>
        </w:tc>
      </w:tr>
      <w:tr w:rsidR="00D62FB6" w:rsidRPr="006C6F78" w14:paraId="3D941B6A" w14:textId="77777777" w:rsidTr="000E4AB9">
        <w:tc>
          <w:tcPr>
            <w:tcW w:w="992" w:type="dxa"/>
          </w:tcPr>
          <w:p w14:paraId="17B98B0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Heut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04.03.035", "ISBN" : "0304-3959 (Print)\\r0304-3959 (Linking)", "ISSN" : "03043959", "PMID" : "15275772", "abstract" : "There is growing evidence supporting the relationship between pain-related fear and functional disability in chronic musculoskeletal pain conditions. In osteoarthritis (OA) patients the role of pain-related fear and avoidance has received little research attention so far. The present study investigates the degree to which pain-related fear, measured with the Tampa Scale for Kinesiophobia (TSK), influences daily functioning in OA patients. The purpose of the present paper was twofold: (1) to investigate the factor structure of the TSK in a sample of OA patients by means of confirmatory factor analysis; and (2) to investigate the role of pain-related fear in OA compared to other factors, such as radiological findings and level of pain intensity. The results show that TSK consists of two factors, called 'activity avoidance' and 'somatic focus', which is in line with other studies in low back pain and fibromyalgia. Furthermore, pain-related fear occurred to a considerable extent in this sample of osteoarthritis patients and was negatively associated with daily functioning. Level of pain and level of pain-related fear were significantly associated with functional limitations. Radiological findings were not significant predictors and when compared to pain-related fear they were not significant. These findings underscore the importance of pain-related fear in daily functioning of OA patients. Therefore, treatment strategies aiming at reduction of pain-related fear in OA patients need to be developed and investigated. ?? 2004 International Association for the Study of Pain. Published by Elsevier B.V. All rights reserved.", "author" : [ { "dropping-particle" : "", "family" : "Heuts", "given" : "Peter H T G", "non-dropping-particle" : "", "parse-names" : false, "suffix" : "" }, { "dropping-particle" : "", "family" : "Vlaeyen", "given" : "Johan W S", "non-dropping-particle" : "", "parse-names" : false, "suffix" : "" }, { "dropping-particle" : "", "family" : "Roelofs", "given" : "Jeffrey", "non-dropping-particle" : "", "parse-names" : false, "suffix" : "" }, { "dropping-particle" : "", "family" : "Bie", "given" : "Rob A.", "non-dropping-particle" : "De", "parse-names" : false, "suffix" : "" }, { "dropping-particle" : "", "family" : "Aretz", "given" : "Karin", "non-dropping-particle" : "", "parse-names" : false, "suffix" : "" }, { "dropping-particle" : "", "family" : "Weel", "given" : "Chris", "non-dropping-particle" : "Van", "parse-names" : false, "suffix" : "" }, { "dropping-particle" : "", "family" : "Schayck", "given" : "Onno C P", "non-dropping-particle" : "Van", "parse-names" : false, "suffix" : "" } ], "container-title" : "Pain", "id" : "ITEM-1", "issue" : "1-2", "issued" : { "date-parts" : [ [ "2004" ] ] }, "page" : "228-235", "title" : "Pain-related fear and daily functioning in patients with osteoarthritis", "type" : "article-journal", "volume" : "110" }, "uris" : [ "http://www.mendeley.com/documents/?uuid=af731b83-f733-4b76-b3bc-7477b84b931f" ] } ], "mendeley" : { "formattedCitation" : "[65]", "plainTextFormattedCitation" : "[65]", "previouslyFormattedCitation" : "[6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5]</w:t>
            </w:r>
            <w:r w:rsidRPr="006C6F78">
              <w:rPr>
                <w:rFonts w:ascii="Times New Roman" w:hAnsi="Times New Roman" w:cs="Times New Roman"/>
                <w:sz w:val="14"/>
                <w:szCs w:val="14"/>
                <w:lang w:val="en-GB"/>
              </w:rPr>
              <w:fldChar w:fldCharType="end"/>
            </w:r>
          </w:p>
        </w:tc>
        <w:tc>
          <w:tcPr>
            <w:tcW w:w="761" w:type="dxa"/>
          </w:tcPr>
          <w:p w14:paraId="4416C62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4</w:t>
            </w:r>
          </w:p>
        </w:tc>
        <w:tc>
          <w:tcPr>
            <w:tcW w:w="956" w:type="dxa"/>
          </w:tcPr>
          <w:p w14:paraId="38BCE51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54 (227 included the final analysis)</w:t>
            </w:r>
          </w:p>
        </w:tc>
        <w:tc>
          <w:tcPr>
            <w:tcW w:w="890" w:type="dxa"/>
          </w:tcPr>
          <w:p w14:paraId="41AD872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1.7 (SD 5.0)</w:t>
            </w:r>
          </w:p>
        </w:tc>
        <w:tc>
          <w:tcPr>
            <w:tcW w:w="844" w:type="dxa"/>
          </w:tcPr>
          <w:p w14:paraId="392707A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OA</w:t>
            </w:r>
          </w:p>
        </w:tc>
        <w:tc>
          <w:tcPr>
            <w:tcW w:w="836" w:type="dxa"/>
          </w:tcPr>
          <w:p w14:paraId="295CC69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3 months at least (exact data on the duration was lacking)</w:t>
            </w:r>
          </w:p>
        </w:tc>
        <w:tc>
          <w:tcPr>
            <w:tcW w:w="1130" w:type="dxa"/>
          </w:tcPr>
          <w:p w14:paraId="673B688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D26869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AC-function</w:t>
            </w:r>
          </w:p>
        </w:tc>
        <w:tc>
          <w:tcPr>
            <w:tcW w:w="1060" w:type="dxa"/>
          </w:tcPr>
          <w:p w14:paraId="7A0656D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603EB6B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60F5973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48B75DB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CEE0872" w14:textId="77777777" w:rsidTr="000E4AB9">
        <w:tc>
          <w:tcPr>
            <w:tcW w:w="992" w:type="dxa"/>
          </w:tcPr>
          <w:p w14:paraId="75EC7FB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an Den Houte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jpsychores.2017.05.004", "ISSN" : "18791360", "author" : [ { "dropping-particle" : "", "family" : "Houte", "given" : "Maaike", "non-dropping-particle" : "Van Den", "parse-names" : false, "suffix" : "" }, { "dropping-particle" : "", "family" : "Luyckx", "given" : "Koen", "non-dropping-particle" : "", "parse-names" : false, "suffix" : "" }, { "dropping-particle" : "", "family" : "Oudenhove", "given" : "Lukas", "non-dropping-particle" : "Van", "parse-names" : false, "suffix" : "" }, { "dropping-particle" : "", "family" : "Bogaerts", "given" : "Katleen", "non-dropping-particle" : "", "parse-names" : false, "suffix" : "" }, { "dropping-particle" : "", "family" : "Diest", "given" : "Ilse", "non-dropping-particle" : "Van", "parse-names" : false, "suffix" : "" }, { "dropping-particle" : "", "family" : "Bie", "given" : "Jozef", "non-dropping-particle" : "De", "parse-names" : false, "suffix" : "" }, { "dropping-particle" : "", "family" : "Bergh", "given" : "Omer", "non-dropping-particle" : "Van den", "parse-names" : false, "suffix" : "" } ], "id" : "ITEM-1", "issue" : "May", "issued" : { "date-parts" : [ [ "2016" ] ] }, "page" : "47-54", "publisher" : "Elsevier", "title" : "Differentiation progress in a clinical group of fibromyalgia patients during and following a multicomponent treatment program", "type" : "article-journal", "volume" : "98" }, "uris" : [ "http://www.mendeley.com/documents/?uuid=33e7c452-b66e-470d-b00d-3c87e692c880" ] } ], "mendeley" : { "formattedCitation" : "[32]", "plainTextFormattedCitation" : "[32]", "previouslyFormattedCitation" : "[32]"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32]</w:t>
            </w:r>
            <w:r w:rsidRPr="006C6F78">
              <w:rPr>
                <w:rFonts w:ascii="Times New Roman" w:hAnsi="Times New Roman" w:cs="Times New Roman"/>
                <w:sz w:val="14"/>
                <w:szCs w:val="14"/>
                <w:lang w:val="en-GB"/>
              </w:rPr>
              <w:fldChar w:fldCharType="end"/>
            </w:r>
          </w:p>
        </w:tc>
        <w:tc>
          <w:tcPr>
            <w:tcW w:w="761" w:type="dxa"/>
          </w:tcPr>
          <w:p w14:paraId="0CED1B0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7</w:t>
            </w:r>
          </w:p>
        </w:tc>
        <w:tc>
          <w:tcPr>
            <w:tcW w:w="956" w:type="dxa"/>
          </w:tcPr>
          <w:p w14:paraId="7F338D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82 (153 included the final analysis)</w:t>
            </w:r>
          </w:p>
        </w:tc>
        <w:tc>
          <w:tcPr>
            <w:tcW w:w="890" w:type="dxa"/>
          </w:tcPr>
          <w:p w14:paraId="77D2CCC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3.28 (SD 9.16)</w:t>
            </w:r>
          </w:p>
        </w:tc>
        <w:tc>
          <w:tcPr>
            <w:tcW w:w="844" w:type="dxa"/>
          </w:tcPr>
          <w:p w14:paraId="6D06E53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M</w:t>
            </w:r>
          </w:p>
        </w:tc>
        <w:tc>
          <w:tcPr>
            <w:tcW w:w="836" w:type="dxa"/>
          </w:tcPr>
          <w:p w14:paraId="3C93DFE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8.35 years (SD 7.66)</w:t>
            </w:r>
          </w:p>
        </w:tc>
        <w:tc>
          <w:tcPr>
            <w:tcW w:w="1130" w:type="dxa"/>
          </w:tcPr>
          <w:p w14:paraId="1002271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3DA28C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DI</w:t>
            </w:r>
          </w:p>
        </w:tc>
        <w:tc>
          <w:tcPr>
            <w:tcW w:w="1060" w:type="dxa"/>
          </w:tcPr>
          <w:p w14:paraId="1FFC85B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severity (MPI)</w:t>
            </w:r>
          </w:p>
        </w:tc>
        <w:tc>
          <w:tcPr>
            <w:tcW w:w="938" w:type="dxa"/>
          </w:tcPr>
          <w:p w14:paraId="35A2C3C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03C89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 </w:t>
            </w:r>
          </w:p>
        </w:tc>
        <w:tc>
          <w:tcPr>
            <w:tcW w:w="796" w:type="dxa"/>
          </w:tcPr>
          <w:p w14:paraId="6D7E2F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after intervention (T1); three months (T2)</w:t>
            </w:r>
          </w:p>
        </w:tc>
      </w:tr>
      <w:tr w:rsidR="00D62FB6" w:rsidRPr="006C6F78" w14:paraId="637961FE" w14:textId="77777777" w:rsidTr="000E4AB9">
        <w:tc>
          <w:tcPr>
            <w:tcW w:w="992" w:type="dxa"/>
          </w:tcPr>
          <w:p w14:paraId="72C6B88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Howell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109/10582452.2011.635849", "ISBN" : "1058-2452", "ISSN" : "1058-2452", "abstract" : "Objectives To investigate the relationship between impairment [cervical ranges of motion [CROMs]], self-reported disability, and fear of movement beliefs in chronic neck pain patients.Methods Data was obtained from a convenience sample of chronic neck pain patients in private clinics. CROMs were obtained using a CROM device, self-rated disability was measured using the neck disability index [NDI], and fear of movement beliefs was measured using the Tampa Scale for Kinesiophobia [TSK]. Age, gender, and duration of neck pain were also obtained. Bivariate and multivariate statistics were employed.Results Thirty-five participants with a mean age of 42.3 years and neck pain duration of 4.75 [4.61] years completed the study. The average scores for the outcome measures were: NDI\u2009=\u200926 percent, TSK\u2009=\u200951 percent, and total CROM\u2009=\u2009288 degrees. The NDI correlated with the TSK at 0.50 [P\u00a0\u2009=\u2009\u00a00.006]. The correlation between the NDI and total ROM was \u22120.58 [P\u00a0\u2009=\u2009\u00a00.0003] while the correlation between total ROM and the T...", "author" : [ { "dropping-particle" : "", "family" : "Howell", "given" : "Emily R.", "non-dropping-particle" : "", "parse-names" : false, "suffix" : "" }, { "dropping-particle" : "", "family" : "Hudes", "given" : "Karen", "non-dropping-particle" : "", "parse-names" : false, "suffix" : "" }, { "dropping-particle" : "", "family" : "Vernon", "given" : "Howard", "non-dropping-particle" : "", "parse-names" : false, "suffix" : "" }, { "dropping-particle" : "", "family" : "Soave", "given" : "David", "non-dropping-particle" : "", "parse-names" : false, "suffix" : "" } ], "container-title" : "Journal of Musculoskeletal Pain", "id" : "ITEM-1", "issue" : "1", "issued" : { "date-parts" : [ [ "2012" ] ] }, "page" : "18-24", "title" : "Relationships Between Cervical Range of Motion, Self-Rated Disability and Fear of Movement Beliefs in Chronic Neck Pain Patients", "type" : "article-journal", "volume" : "20" }, "uris" : [ "http://www.mendeley.com/documents/?uuid=2fd9398c-0190-4fc4-b2d0-957227aab681" ] } ], "mendeley" : { "formattedCitation" : "[66]", "plainTextFormattedCitation" : "[66]", "previouslyFormattedCitation" : "[6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6]</w:t>
            </w:r>
            <w:r w:rsidRPr="006C6F78">
              <w:rPr>
                <w:rFonts w:ascii="Times New Roman" w:hAnsi="Times New Roman" w:cs="Times New Roman"/>
                <w:sz w:val="14"/>
                <w:szCs w:val="14"/>
                <w:lang w:val="en-GB"/>
              </w:rPr>
              <w:fldChar w:fldCharType="end"/>
            </w:r>
          </w:p>
        </w:tc>
        <w:tc>
          <w:tcPr>
            <w:tcW w:w="761" w:type="dxa"/>
          </w:tcPr>
          <w:p w14:paraId="4CA21F4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2</w:t>
            </w:r>
          </w:p>
        </w:tc>
        <w:tc>
          <w:tcPr>
            <w:tcW w:w="956" w:type="dxa"/>
          </w:tcPr>
          <w:p w14:paraId="0297F4B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5</w:t>
            </w:r>
          </w:p>
        </w:tc>
        <w:tc>
          <w:tcPr>
            <w:tcW w:w="890" w:type="dxa"/>
          </w:tcPr>
          <w:p w14:paraId="1A94C4B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2.3 (SD 10.7)</w:t>
            </w:r>
          </w:p>
        </w:tc>
        <w:tc>
          <w:tcPr>
            <w:tcW w:w="844" w:type="dxa"/>
          </w:tcPr>
          <w:p w14:paraId="584C447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00EBE78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75 years (SD 4.61)</w:t>
            </w:r>
          </w:p>
        </w:tc>
        <w:tc>
          <w:tcPr>
            <w:tcW w:w="1130" w:type="dxa"/>
          </w:tcPr>
          <w:p w14:paraId="751E968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3182EEB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070C2D0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79295EB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324144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5A2BF59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75B3057" w14:textId="77777777" w:rsidTr="000E4AB9">
        <w:tc>
          <w:tcPr>
            <w:tcW w:w="992" w:type="dxa"/>
          </w:tcPr>
          <w:p w14:paraId="42B139B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Huijne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ejpain.2008.12.008", "ISBN" : "1532-2149 (Electronic)\\r1090-3801 (Linking)", "ISSN" : "10903801", "PMID" : "19181547", "abstract" : "Patients with chronic low back pain (CLBP) often report a disabling decrease in their activity level due to pain. The nature of the association between disability, activity, and pain over time is however, unclear. An intriguing issue here is whether a high level of pain-related disability is associated with a low activity level or are changes in the level of activity over time pain provoking and thus more disabling? The objectives of this study were to investigate associations between disability, pain intensity, pain-related fear, and characteristics of physical activity in patients with CLBP. A total of 42 patients with CLBP were recruited from the Pain Clinic of the Maastricht University Hospital. Each pain patient carried an electronic diary for one week, in which questions about current pain intensity, and the level of physical activity were completed at 8 moments a day. Disability was scored by the Quebec Back Pain Disability Scale (QBPDS), Fear of movement by the Tampa Scale for Kinesiophobia (TSK). To explain the level of disability regression analyses were performed with disability as dependent variable and pain intensity, pain-related fear, and consecutively the level of physical activity in daily life and fluctuations in physical activity as independent variables. Results, based on 34 patients, showed that activity fluctuations (\u03b2 = 0.373, p &lt; 0.05) rather than the mean activity level over time (\u03b2 = -0.052, ns) contributed significantly in explaining disability. The results are discussed in the light of current theories, previous research, and clinical implications. \u00a9 2009 European Federation of International Association for the Study of Pain Chapters.", "author" : [ { "dropping-particle" : "", "family" : "Huijnen", "given" : "Ivan P J", "non-dropping-particle" : "", "parse-names" : false, "suffix" : "" }, { "dropping-particle" : "", "family" : "Verbunt", "given" : "Jeanine A.", "non-dropping-particle" : "", "parse-names" : false, "suffix" : "" }, { "dropping-particle" : "", "family" : "Roelofs", "given" : "Jeffrey", "non-dropping-particle" : "", "parse-names" : false, "suffix" : "" }, { "dropping-particle" : "", "family" : "Goossens", "given" : "Marielle", "non-dropping-particle" : "", "parse-names" : false, "suffix" : "" }, { "dropping-particle" : "", "family" : "Peters", "given" : "Madelon", "non-dropping-particle" : "", "parse-names" : false, "suffix" : "" } ], "container-title" : "European Journal of Pain", "id" : "ITEM-1", "issue" : "10", "issued" : { "date-parts" : [ [ "2009" ] ] }, "page" : "1076-1079", "publisher" : "European Federation of International Association for the Study of Pain Chapters", "title" : "The disabling role of fluctuations in physical activity in patients with chronic low back pain", "type" : "article-journal", "volume" : "13" }, "uris" : [ "http://www.mendeley.com/documents/?uuid=8542bff1-cbbe-48b5-92a7-72209da5d87d" ] } ], "mendeley" : { "formattedCitation" : "[67]", "plainTextFormattedCitation" : "[67]", "previouslyFormattedCitation" : "[6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7]</w:t>
            </w:r>
            <w:r w:rsidRPr="006C6F78">
              <w:rPr>
                <w:rFonts w:ascii="Times New Roman" w:hAnsi="Times New Roman" w:cs="Times New Roman"/>
                <w:sz w:val="14"/>
                <w:szCs w:val="14"/>
                <w:lang w:val="en-GB"/>
              </w:rPr>
              <w:fldChar w:fldCharType="end"/>
            </w:r>
          </w:p>
        </w:tc>
        <w:tc>
          <w:tcPr>
            <w:tcW w:w="761" w:type="dxa"/>
          </w:tcPr>
          <w:p w14:paraId="23FF352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9</w:t>
            </w:r>
          </w:p>
        </w:tc>
        <w:tc>
          <w:tcPr>
            <w:tcW w:w="956" w:type="dxa"/>
          </w:tcPr>
          <w:p w14:paraId="10A6408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42 (34 included the final analysis) </w:t>
            </w:r>
          </w:p>
        </w:tc>
        <w:tc>
          <w:tcPr>
            <w:tcW w:w="890" w:type="dxa"/>
          </w:tcPr>
          <w:p w14:paraId="5506597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4 (SD 9.9)</w:t>
            </w:r>
          </w:p>
        </w:tc>
        <w:tc>
          <w:tcPr>
            <w:tcW w:w="844" w:type="dxa"/>
          </w:tcPr>
          <w:p w14:paraId="6FA28B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49DD47A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56.5 months (SD 116.9)</w:t>
            </w:r>
          </w:p>
        </w:tc>
        <w:tc>
          <w:tcPr>
            <w:tcW w:w="1130" w:type="dxa"/>
          </w:tcPr>
          <w:p w14:paraId="4912908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83F9A7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QBPDS</w:t>
            </w:r>
          </w:p>
        </w:tc>
        <w:tc>
          <w:tcPr>
            <w:tcW w:w="1060" w:type="dxa"/>
          </w:tcPr>
          <w:p w14:paraId="6B15474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2A5D5C2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AA4C4F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E261E0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545619F" w14:textId="77777777" w:rsidTr="000E4AB9">
        <w:tc>
          <w:tcPr>
            <w:tcW w:w="992" w:type="dxa"/>
          </w:tcPr>
          <w:p w14:paraId="205A30D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Hui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doi:10.1097/01.ajp.0000210943.88933.f3", "ISBN" : "0749-8047 (Print)", "ISSN" : "0749-8047", "PMID" : "17277642", "abstract" : "OBJECTIVE: This study explores the fear-avoidance model in a sample of women with neck-shoulder pain related to computer work who were still functioning at the workplace. Exploring this model in this population could produce starting points for new treatment approaches in occupational health. METHODS: Fifty-eight women with work-related neck-shoulder pain and 45 healthy controls were included. Differences in components of the fear-avoidance model between cases and controls were computed using t tests. In addition, correlations were calculated and structural equation modeling techniques were performed to investigate the fear-avoidance model in the case group. RESULTS: In line with the fear-avoidance model, cases had lower performance levels and felt significantly more disabled compared with their controls but showed, in contrast to the model, significantly lower levels of catastrophizing thoughts. Of the fear-avoidance beliefs measures, all correlations were significant except, between catastrophizing and fear of movement. Fear-avoidance beliefs about work seem to play an important role in disability levels of work-related neck-shoulder pain patients as illustrated by the high(est) association with disabilities. The results of the present study also showed that the original fear-avoidance model proposed in people with work-related neck-shoulder pain who are still functioning at the workplace could only be confirmed by 1 of the 3 fit indices. Interestingly, adding an extrapath between fear-avoidance beliefs and disability in the original model approached good model fit as shown by all 3 fit indices. DISCUSSION: In line with the fear-avoidance model, the current results addressed the importance of pain-related fear in people with neck-shoulder pain disability related to computer work. Interestingly, and not in accordance with the fear-avoidance model, fear-avoidance beliefs directly influence disability levels in the current sample; regardless of lower levels of performance that is, physical impairment.", "author" : [ { "dropping-particle" : "", "family" : "Huis 't Veld", "given" : "R M", "non-dropping-particle" : "", "parse-names" : false, "suffix" : "" }, { "dropping-particle" : "", "family" : "Vollenbroek-Hutten", "given" : "M M", "non-dropping-particle" : "", "parse-names" : false, "suffix" : "" }, { "dropping-particle" : "", "family" : "Groothuis-Oudshoorn", "given" : "K C", "non-dropping-particle" : "", "parse-names" : false, "suffix" : "" }, { "dropping-particle" : "", "family" : "Hermens", "given" : "H J", "non-dropping-particle" : "", "parse-names" : false, "suffix" : "" } ], "container-title" : "Clin J Pain", "id" : "ITEM-1", "issue" : "1", "issued" : { "date-parts" : [ [ "2007" ] ] }, "page" : "28-34", "title" : "The role of the fear-avoidance model in female workers with neck-shoulder pain related to computer work", "type" : "article-journal", "volume" : "23" }, "uris" : [ "http://www.mendeley.com/documents/?uuid=5565f264-6681-488a-a7a8-f66bf4c1e974" ] } ], "mendeley" : { "formattedCitation" : "[68]", "plainTextFormattedCitation" : "[68]", "previouslyFormattedCitation" : "[68]"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8]</w:t>
            </w:r>
            <w:r w:rsidRPr="006C6F78">
              <w:rPr>
                <w:rFonts w:ascii="Times New Roman" w:hAnsi="Times New Roman" w:cs="Times New Roman"/>
                <w:sz w:val="14"/>
                <w:szCs w:val="14"/>
                <w:lang w:val="en-GB"/>
              </w:rPr>
              <w:fldChar w:fldCharType="end"/>
            </w:r>
          </w:p>
        </w:tc>
        <w:tc>
          <w:tcPr>
            <w:tcW w:w="761" w:type="dxa"/>
          </w:tcPr>
          <w:p w14:paraId="3F1009D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7</w:t>
            </w:r>
          </w:p>
        </w:tc>
        <w:tc>
          <w:tcPr>
            <w:tcW w:w="956" w:type="dxa"/>
          </w:tcPr>
          <w:p w14:paraId="655621E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21 (103 included the final analysis (58 with CNP))</w:t>
            </w:r>
          </w:p>
        </w:tc>
        <w:tc>
          <w:tcPr>
            <w:tcW w:w="890" w:type="dxa"/>
          </w:tcPr>
          <w:p w14:paraId="345F2F2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9.34 (SD 5.02)</w:t>
            </w:r>
          </w:p>
        </w:tc>
        <w:tc>
          <w:tcPr>
            <w:tcW w:w="844" w:type="dxa"/>
          </w:tcPr>
          <w:p w14:paraId="42A0A04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27322E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6 months (SD 61.4)</w:t>
            </w:r>
          </w:p>
        </w:tc>
        <w:tc>
          <w:tcPr>
            <w:tcW w:w="1130" w:type="dxa"/>
          </w:tcPr>
          <w:p w14:paraId="4B3907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5CF214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563CB8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727FBF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29EA19C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ase-control</w:t>
            </w:r>
          </w:p>
        </w:tc>
        <w:tc>
          <w:tcPr>
            <w:tcW w:w="796" w:type="dxa"/>
          </w:tcPr>
          <w:p w14:paraId="14EAF85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EB4864C" w14:textId="77777777" w:rsidTr="000E4AB9">
        <w:tc>
          <w:tcPr>
            <w:tcW w:w="992" w:type="dxa"/>
          </w:tcPr>
          <w:p w14:paraId="21BEBF9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Johanse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AJP.0b013e31828027a2", "ISBN" : "0749-8047", "ISSN" : "0749-8047", "PMID" : "23370090", "abstract" : "AIM/OBJECTIVES/BACKGROUND: Considerable attention has been paid to assessing the risk factors for the development of disability following neck pain (NP) in the general population, but we still lack knowledge regarding disability in NP patients referred to a specialist level of care. This study investigated the associations among the socio-demographic characteristics, work ability, self-reported pain, emotional distress, fear of movement and disability of NP patients referred to a specialised neck and back outpatient clinic. In total, 221 patients participated in this cross-sectional study, which was conducted from December 2007 to December 2009.\\n\\nMETHODS: The associations between demographics, pain reports, emotional distress, fear of movement and the self-reported disability of NP were investigated by correlation and regression analyses.The pain intensity was assessed using the numeric rating scale (NRS), the pain distribution was assessed by the number of pain areas drawn, emotional distress was assessed by the Hopkins Symptom Checklist version 25 (HSCL-25), and the fear of movement was assessed by the Tampa Scale for Kinesiophobia (TSK). The self-rated disability was assessed using the Neck Disability Index (NDI).\\n\\nRESULTS: The mean NDI score was 41.9 (SD, 16). According to the multiple regression analysis, emotional distress explained 37% of the variance in the NDI, the pain intensity 12%, and the pain distribution and the fear of movement accounted for 4%. The pain intensity and emotional distress were the strongest individual explanatory variables (\u03b2-values: 0.36 [95% CI, 1.96-3.56] and 0.33 [95% CI, 0.24-0.51], respectively).\\n\\nCONCLUSIONS: These results suggest that emotion should be considered in any assessment of patients with chronic NP and targeting emotional factors should be an integral part of treatment strategies.", "author" : [ { "dropping-particle" : "", "family" : "Johansen", "given" : "Jan B.", "non-dropping-particle" : "", "parse-names" : false, "suffix" : "" }, { "dropping-particle" : "", "family" : "R\u00f8e", "given" : "Cecilie", "non-dropping-particle" : "", "parse-names" : false, "suffix" : "" }, { "dropping-particle" : "", "family" : "Bakke", "given" : "Eva Sigrid", "non-dropping-particle" : "", "parse-names" : false, "suffix" : "" }, { "dropping-particle" : "", "family" : "Mengshoel", "given" : "Anne Marit", "non-dropping-particle" : "", "parse-names" : false, "suffix" : "" }, { "dropping-particle" : "", "family" : "Storheim", "given" : "Kjersti", "non-dropping-particle" : "", "parse-names" : false, "suffix" : "" }, { "dropping-particle" : "", "family" : "Andelic", "given" : "Nada", "non-dropping-particle" : "", "parse-names" : false, "suffix" : "" } ], "container-title" : "The Clinical Journal of Pain", "id" : "ITEM-1", "issue" : "12", "issued" : { "date-parts" : [ [ "2013" ] ] }, "page" : "1029-1035", "title" : "The Determinants of Function and Disability in Neck Patients Referred to a Specialized Outpatient Clinic", "type" : "article-journal", "volume" : "29" }, "uris" : [ "http://www.mendeley.com/documents/?uuid=44fa2bbe-428f-48f3-8c7f-0782dab89a87" ] } ], "mendeley" : { "formattedCitation" : "[69]", "plainTextFormattedCitation" : "[69]", "previouslyFormattedCitation" : "[69]"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69]</w:t>
            </w:r>
            <w:r w:rsidRPr="006C6F78">
              <w:rPr>
                <w:rFonts w:ascii="Times New Roman" w:hAnsi="Times New Roman" w:cs="Times New Roman"/>
                <w:sz w:val="14"/>
                <w:szCs w:val="14"/>
                <w:lang w:val="en-GB"/>
              </w:rPr>
              <w:fldChar w:fldCharType="end"/>
            </w:r>
          </w:p>
        </w:tc>
        <w:tc>
          <w:tcPr>
            <w:tcW w:w="761" w:type="dxa"/>
          </w:tcPr>
          <w:p w14:paraId="2DC8F1D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3</w:t>
            </w:r>
          </w:p>
        </w:tc>
        <w:tc>
          <w:tcPr>
            <w:tcW w:w="956" w:type="dxa"/>
          </w:tcPr>
          <w:p w14:paraId="10F3048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21</w:t>
            </w:r>
          </w:p>
        </w:tc>
        <w:tc>
          <w:tcPr>
            <w:tcW w:w="890" w:type="dxa"/>
          </w:tcPr>
          <w:p w14:paraId="56024C3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0 (SD 11.2)</w:t>
            </w:r>
          </w:p>
        </w:tc>
        <w:tc>
          <w:tcPr>
            <w:tcW w:w="844" w:type="dxa"/>
          </w:tcPr>
          <w:p w14:paraId="3132E69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08C6394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3 months at least (exact data on the duration was lacking)</w:t>
            </w:r>
          </w:p>
        </w:tc>
        <w:tc>
          <w:tcPr>
            <w:tcW w:w="1130" w:type="dxa"/>
          </w:tcPr>
          <w:p w14:paraId="379038A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3</w:t>
            </w:r>
          </w:p>
        </w:tc>
        <w:tc>
          <w:tcPr>
            <w:tcW w:w="1060" w:type="dxa"/>
          </w:tcPr>
          <w:p w14:paraId="32D9382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524CFF5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6EEBD8F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68F0207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5F1AB59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7A299CA4" w14:textId="77777777" w:rsidTr="000E4AB9">
        <w:tc>
          <w:tcPr>
            <w:tcW w:w="992" w:type="dxa"/>
          </w:tcPr>
          <w:p w14:paraId="0E90C67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Koho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2340/16501977-0850", "ISSN" : "16501977", "PMID" : "21874214", "abstract" : "OBJECTIVE: The aim of this study was to clarify the association of fear of movement and physical activity among patients with chronic musculoskeletal pain. METHODS: The sample comprised 93 patients participating in a multidisciplinary pain management programme. The purpose of the programme was to regain overall functioning by means of physical and functional exercises, education and personal pain management training. Tampa Scale of Kinesio-phobia and Leisure Time Physical Activity questionnaires were completed at baseline, and at 6-month and 12-month follow-ups. RESULTS: At baseline, low and medium kinesiophobia groups showed more leisure-time physical activity than did the high kinesiophobia group (p = 0.024). At a 6-month follow-up the high kinesiophobia group had increased their physical activity index to the level of the low and medium kinesiophobia groups and maintained that change to 12-month follow-up. The effect sizes of the change in the physical activity index and pain intensity at the 12-month follow-up were both moderate (0.56) in the high kinesiophobia group. CONCLUSION: The change in physical activity and kinesiophobia was associated with the level of baseline kinesiophobia. Multidisciplinary rehabilitation seems to produce favourable effects in terms of physical activity and pain among the high kinesiophobia patients.", "author" : [ { "dropping-particle" : "", "family" : "Koho", "given" : "Petteri", "non-dropping-particle" : "", "parse-names" : false, "suffix" : "" }, { "dropping-particle" : "", "family" : "Orenius", "given" : "Tage", "non-dropping-particle" : "", "parse-names" : false, "suffix" : "" }, { "dropping-particle" : "", "family" : "Kautiainen", "given" : "Hannu", "non-dropping-particle" : "", "parse-names" : false, "suffix" : "" }, { "dropping-particle" : "", "family" : "Haanp????", "given" : "Maija", "non-dropping-particle" : "", "parse-names" : false, "suffix" : "" }, { "dropping-particle" : "", "family" : "Pohjolainen", "given" : "Timo", "non-dropping-particle" : "", "parse-names" : false, "suffix" : "" }, { "dropping-particle" : "", "family" : "Hurri", "given" : "Heikki", "non-dropping-particle" : "", "parse-names" : false, "suffix" : "" } ], "container-title" : "Journal of Rehabilitation Medicine", "id" : "ITEM-1", "issue" : "9", "issued" : { "date-parts" : [ [ "2011" ] ] }, "page" : "794-799", "title" : "Association of fear of movement and leisure-time physical activity among patients with chronic pain", "type" : "article-journal", "volume" : "43" }, "uris" : [ "http://www.mendeley.com/documents/?uuid=fd2b7da2-7d22-43a8-8d39-6a604714601f" ] } ], "mendeley" : { "formattedCitation" : "[70]", "plainTextFormattedCitation" : "[70]", "previouslyFormattedCitation" : "[70]"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0]</w:t>
            </w:r>
            <w:r w:rsidRPr="006C6F78">
              <w:rPr>
                <w:rFonts w:ascii="Times New Roman" w:hAnsi="Times New Roman" w:cs="Times New Roman"/>
                <w:sz w:val="14"/>
                <w:szCs w:val="14"/>
                <w:lang w:val="en-GB"/>
              </w:rPr>
              <w:fldChar w:fldCharType="end"/>
            </w:r>
          </w:p>
        </w:tc>
        <w:tc>
          <w:tcPr>
            <w:tcW w:w="761" w:type="dxa"/>
          </w:tcPr>
          <w:p w14:paraId="63196C5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615DFB2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3</w:t>
            </w:r>
          </w:p>
        </w:tc>
        <w:tc>
          <w:tcPr>
            <w:tcW w:w="890" w:type="dxa"/>
          </w:tcPr>
          <w:p w14:paraId="6D79E8A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 tertiles:  17-33 (43 (SD 8)); 34-40 (45 (SD 8)); 41-68 (44 (SD 8))</w:t>
            </w:r>
          </w:p>
        </w:tc>
        <w:tc>
          <w:tcPr>
            <w:tcW w:w="844" w:type="dxa"/>
          </w:tcPr>
          <w:p w14:paraId="78E0344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4C4346C3" w14:textId="77777777" w:rsidR="00D62FB6" w:rsidRPr="006C6F78" w:rsidRDefault="00D62FB6" w:rsidP="000E4AB9">
            <w:pPr>
              <w:autoSpaceDE w:val="0"/>
              <w:autoSpaceDN w:val="0"/>
              <w:adjustRightInd w:val="0"/>
              <w:jc w:val="center"/>
              <w:rPr>
                <w:rFonts w:ascii="Times New Roman" w:eastAsia="TimesNewRomanPSMT" w:hAnsi="Times New Roman" w:cs="Times New Roman"/>
                <w:sz w:val="14"/>
                <w:szCs w:val="14"/>
                <w:lang w:val="en-GB"/>
              </w:rPr>
            </w:pPr>
            <w:r w:rsidRPr="006C6F78">
              <w:rPr>
                <w:rFonts w:ascii="Times New Roman" w:eastAsia="TimesNewRomanPSMT" w:hAnsi="Times New Roman" w:cs="Times New Roman"/>
                <w:sz w:val="14"/>
                <w:szCs w:val="14"/>
                <w:lang w:val="en-GB"/>
              </w:rPr>
              <w:t>≤ 1 to ≥ 5 years</w:t>
            </w:r>
          </w:p>
        </w:tc>
        <w:tc>
          <w:tcPr>
            <w:tcW w:w="1130" w:type="dxa"/>
          </w:tcPr>
          <w:p w14:paraId="4BFE8A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7F05949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142229B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7DA728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0CE3F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5358365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six months (T1); twelve months (T2)</w:t>
            </w:r>
          </w:p>
        </w:tc>
      </w:tr>
      <w:tr w:rsidR="00D62FB6" w:rsidRPr="006C6F78" w14:paraId="1EE66ED3" w14:textId="77777777" w:rsidTr="000E4AB9">
        <w:tc>
          <w:tcPr>
            <w:tcW w:w="992" w:type="dxa"/>
          </w:tcPr>
          <w:p w14:paraId="296B352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ambi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11.02.030", "ISBN" : "1872-6623 (Electronic)\\r0304-3959 (Linking)", "ISSN" : "03043959", "PMID" : "21439730", "abstract" : "This study compared individuals with fibromyalgia (FM) and individuals with chronic low back pain (CLBP) on repetition-induced summation of activity-related pain (RISP). Fear of movement, pain catastrophizing and depression were examined as potential mediators of group differences. The sample consisted of 50 women with FM and 50 women with CLBP who were matched on age, pain severity and pain duration. Participants were asked to lift a series of 18 weighted canisters. In one trial, participants were asked to rate their pain after each lift. In a second trial, participants estimated the weight of each of the canisters. An index of repetition-induced summation of pain was derived as the change in pain ratings across repeated lifts. Analyses revealed that women with FM obtained higher scores on the index of RISP than women with CLBP. The heightened sensitivity to RISP in individuals with FM was not due to generalized hyperalgesia or a greater work output. Consistent with previous research, fear of movement was positively correlated with RISP. Pain disability was also associated with greater RISP, but not pain catastrophizing or depression. Discussion addresses the processes by which individuals with FM might have increased RISP responses. The findings of this study point to possible neurophysiological mechanisms that could help explain the high levels of pain-related disability seen in individuals with FM. Patients with fibromyalgia showed greater activity-related summation of pain than patients with chronic low back pain. ?? 2011 International Association for the Study of Pain. Published by Elsevier B.V. All rights reserved.", "author" : [ { "dropping-particle" : "", "family" : "Lambin", "given" : "Doroth\u00e9e Ialongo", "non-dropping-particle" : "", "parse-names" : false, "suffix" : "" }, { "dropping-particle" : "", "family" : "Thibault", "given" : "Pascal", "non-dropping-particle" : "", "parse-names" : false, "suffix" : "" }, { "dropping-particle" : "", "family" : "Simmonds", "given" : "Maureen", "non-dropping-particle" : "", "parse-names" : false, "suffix" : "" }, { "dropping-particle" : "", "family" : "Lariviere", "given" : "Christian", "non-dropping-particle" : "", "parse-names" : false, "suffix" : "" }, { "dropping-particle" : "", "family" : "Sullivan", "given" : "Michael J L", "non-dropping-particle" : "", "parse-names" : false, "suffix" : "" } ], "container-title" : "Pain", "id" : "ITEM-1", "issue" : "6", "issued" : { "date-parts" : [ [ "2011" ] ] }, "page" : "1424-1430", "title" : "Repetition-induced activity-related summation of pain in patients with fibromyalgia", "type" : "article-journal", "volume" : "152" }, "uris" : [ "http://www.mendeley.com/documents/?uuid=0ad83be6-bdf6-4ccf-9b73-be9ece4e919b" ] } ], "mendeley" : { "formattedCitation" : "[50]", "plainTextFormattedCitation" : "[50]", "previouslyFormattedCitation" : "[50]"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0]</w:t>
            </w:r>
            <w:r w:rsidRPr="006C6F78">
              <w:rPr>
                <w:rFonts w:ascii="Times New Roman" w:hAnsi="Times New Roman" w:cs="Times New Roman"/>
                <w:sz w:val="14"/>
                <w:szCs w:val="14"/>
                <w:lang w:val="en-GB"/>
              </w:rPr>
              <w:fldChar w:fldCharType="end"/>
            </w:r>
          </w:p>
        </w:tc>
        <w:tc>
          <w:tcPr>
            <w:tcW w:w="761" w:type="dxa"/>
          </w:tcPr>
          <w:p w14:paraId="10E27F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5C4C6C4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0 (50 FM and 50 CLBP)</w:t>
            </w:r>
          </w:p>
        </w:tc>
        <w:tc>
          <w:tcPr>
            <w:tcW w:w="890" w:type="dxa"/>
          </w:tcPr>
          <w:p w14:paraId="7AE3A79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M 44.6 (SD 8.3); CLBP 43.3 (SD 8.1)</w:t>
            </w:r>
          </w:p>
        </w:tc>
        <w:tc>
          <w:tcPr>
            <w:tcW w:w="844" w:type="dxa"/>
          </w:tcPr>
          <w:p w14:paraId="0AA1B2C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78549BF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M 12.9 years (SD 5.4); CLBP 11.1 years (SD 6.4)</w:t>
            </w:r>
          </w:p>
        </w:tc>
        <w:tc>
          <w:tcPr>
            <w:tcW w:w="1130" w:type="dxa"/>
          </w:tcPr>
          <w:p w14:paraId="60F02F7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795AC9D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DI</w:t>
            </w:r>
          </w:p>
        </w:tc>
        <w:tc>
          <w:tcPr>
            <w:tcW w:w="1060" w:type="dxa"/>
          </w:tcPr>
          <w:p w14:paraId="2AFD36F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4F33364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7AB69F6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ase-control</w:t>
            </w:r>
            <w:r w:rsidRPr="006C6F78" w:rsidDel="009C4637">
              <w:rPr>
                <w:rFonts w:ascii="Times New Roman" w:hAnsi="Times New Roman" w:cs="Times New Roman"/>
                <w:sz w:val="14"/>
                <w:szCs w:val="14"/>
                <w:lang w:val="en-GB"/>
              </w:rPr>
              <w:t xml:space="preserve"> </w:t>
            </w:r>
          </w:p>
        </w:tc>
        <w:tc>
          <w:tcPr>
            <w:tcW w:w="796" w:type="dxa"/>
          </w:tcPr>
          <w:p w14:paraId="4B0F240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93AD33C" w14:textId="77777777" w:rsidTr="000E4AB9">
        <w:tc>
          <w:tcPr>
            <w:tcW w:w="992" w:type="dxa"/>
          </w:tcPr>
          <w:p w14:paraId="09364A4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amoth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7/s00586-004-0825-y", "ISBN" : "3120598852", "ISSN" : "09406719", "PMID" : "15864670", "abstract" : "Low back pain (LBP) is often accompanied by changes in gait, such as a decreased (preferred) walking velocity. Previous studies have shown that LBP diminishes the normal velocity-induced transverse counter-rotation between thorax and pelvis, and that it globally affects mean erector spinae (ES) activity. The exact nature and causation of these effects, however, are not well understood. The aim of the present study was to examine in detail the effect of walking velocity on global trunk coordination and ES activity as well as their variability to gain further insights into the effects of non-specific LBP on gait. The study included 19 individuals with non-specific LBP and 14 healthy controls. Gait kinematics and ES activity were recorded during treadmill walking at (1) a self-selected (comfortable) velocity, and (2) sequentially increased velocities from 1.4 up to maximally 7.0 km/h. Pain intensity, fear of movement and disability were measured before the experiment. The angular movements of thorax, lumbar and pelvis were recorded in three dimensions. ES activity was recorded with pairs of surface electrodes. Trunk-pelvis coordination and mean amplitude of ES activity were analyzed. In addition, invariant and variant properties of trunk kinematics and ES activity were studied using principal component analysis (PCA). Comfortable walking velocity was significantly lower in the LBP participants. In the transverse plane, the normal velocity-induced change in pelvis-thorax coordination from more in-phase to more antiphase was diminished in the LBP participants, while lumbar and pelvis rotations were more in-phase compared to the control group. In the frontal plane, intersegmental timing was more variable in the LBP than in the control participants, with additional irregular movements of the thorax. Rotational amplitudes were not significantly different between the LBP and control participants. In the LBP participants, the pattern of ES activity was affected in terms of increased (residual) variability, timing deficits, amplitude modifications and frequency changes. The gait of the LBP participants was characterized by a more rigid and less variable kinematic coordination in the transverse plane, and a less tight and more variable coordination in the frontal plane, accompanied by poorly coordinated activity of the lumbar ES. Pain intensity, fear of movement and disability were all unrelated to the observed changes in coordination, suggesting that the observed \u2026", "author" : [ { "dropping-particle" : "", "family" : "Lamoth", "given" : "Claudine J C", "non-dropping-particle" : "", "parse-names" : false, "suffix" : "" }, { "dropping-particle" : "", "family" : "Meijer", "given" : "Onno G.", "non-dropping-particle" : "", "parse-names" : false, "suffix" : "" }, { "dropping-particle" : "", "family" : "Daffertshofer", "given" : "Andreas", "non-dropping-particle" : "", "parse-names" : false, "suffix" : "" }, { "dropping-particle" : "", "family" : "Wuisman", "given" : "Paul I J M", "non-dropping-particle" : "", "parse-names" : false, "suffix" : "" }, { "dropping-particle" : "", "family" : "Beek", "given" : "Peter J.", "non-dropping-particle" : "", "parse-names" : false, "suffix" : "" } ], "container-title" : "European Spine Journal", "id" : "ITEM-1", "issue" : "1", "issued" : { "date-parts" : [ [ "2006" ] ] }, "page" : "23-40", "title" : "Effects of chronic low back pain on trunk coordination and back muscle activity during walking: Changes in motor control", "type" : "article-journal", "volume" : "15" }, "uris" : [ "http://www.mendeley.com/documents/?uuid=124ed473-2a98-4b49-aa24-dd50c7399237" ] } ], "mendeley" : { "formattedCitation" : "[27]", "plainTextFormattedCitation" : "[27]", "previouslyFormattedCitation" : "[2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27]</w:t>
            </w:r>
            <w:r w:rsidRPr="006C6F78">
              <w:rPr>
                <w:rFonts w:ascii="Times New Roman" w:hAnsi="Times New Roman" w:cs="Times New Roman"/>
                <w:sz w:val="14"/>
                <w:szCs w:val="14"/>
                <w:lang w:val="en-GB"/>
              </w:rPr>
              <w:fldChar w:fldCharType="end"/>
            </w:r>
          </w:p>
        </w:tc>
        <w:tc>
          <w:tcPr>
            <w:tcW w:w="761" w:type="dxa"/>
          </w:tcPr>
          <w:p w14:paraId="02CD47E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6</w:t>
            </w:r>
          </w:p>
        </w:tc>
        <w:tc>
          <w:tcPr>
            <w:tcW w:w="956" w:type="dxa"/>
          </w:tcPr>
          <w:p w14:paraId="184C8A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9 (19 with CLBP included the final analysis)</w:t>
            </w:r>
          </w:p>
        </w:tc>
        <w:tc>
          <w:tcPr>
            <w:tcW w:w="890" w:type="dxa"/>
          </w:tcPr>
          <w:p w14:paraId="4B6E822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8 (range 21-52 years)</w:t>
            </w:r>
          </w:p>
        </w:tc>
        <w:tc>
          <w:tcPr>
            <w:tcW w:w="844" w:type="dxa"/>
          </w:tcPr>
          <w:p w14:paraId="6982F55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600B042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2 years (range 3.5 months to 3 years)</w:t>
            </w:r>
          </w:p>
        </w:tc>
        <w:tc>
          <w:tcPr>
            <w:tcW w:w="1130" w:type="dxa"/>
          </w:tcPr>
          <w:p w14:paraId="21AAA46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 (no mentioned which version)</w:t>
            </w:r>
          </w:p>
        </w:tc>
        <w:tc>
          <w:tcPr>
            <w:tcW w:w="1060" w:type="dxa"/>
          </w:tcPr>
          <w:p w14:paraId="2A710C2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DQ</w:t>
            </w:r>
          </w:p>
        </w:tc>
        <w:tc>
          <w:tcPr>
            <w:tcW w:w="1060" w:type="dxa"/>
          </w:tcPr>
          <w:p w14:paraId="4DEB479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ctual and anticipated pain intensity (VAS)</w:t>
            </w:r>
          </w:p>
        </w:tc>
        <w:tc>
          <w:tcPr>
            <w:tcW w:w="938" w:type="dxa"/>
          </w:tcPr>
          <w:p w14:paraId="56268AD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FA9B7F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ase-control</w:t>
            </w:r>
            <w:r w:rsidRPr="006C6F78" w:rsidDel="009C4637">
              <w:rPr>
                <w:rFonts w:ascii="Times New Roman" w:hAnsi="Times New Roman" w:cs="Times New Roman"/>
                <w:sz w:val="14"/>
                <w:szCs w:val="14"/>
                <w:lang w:val="en-GB"/>
              </w:rPr>
              <w:t xml:space="preserve"> </w:t>
            </w:r>
          </w:p>
        </w:tc>
        <w:tc>
          <w:tcPr>
            <w:tcW w:w="796" w:type="dxa"/>
          </w:tcPr>
          <w:p w14:paraId="4D0378B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814E8BD" w14:textId="77777777" w:rsidTr="000E4AB9">
        <w:tc>
          <w:tcPr>
            <w:tcW w:w="992" w:type="dxa"/>
          </w:tcPr>
          <w:p w14:paraId="00C6549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arsso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86/s12877-016-0302-6", "ISBN" : "1471-2318", "ISSN" : "1471-2318", "PMID" : "27387557", "abstract" : "BACKGROUND: The contribution of kinesiophobia (fear of movement) to the pain experience among older adults has been poorly evaluated. The aim of this study was to study prevalence at baseline, development over a 12-month period and cognitive-affective variables of kinesiophobia in a population-based sample of older adults with chronic pain. METHODS: The study included 433 older adults (+65 years) with chronic pain (mean age 74.8 years) randomly selected using a Swedish register of inhabitants. Kinesiophobia was measured at baseline and 12-month follow-up with the 11-item version of the Tampa Scale of Kinesiophobia (TSK-11). Associations of demographic-, cognitive affective - and pain-related variables to kinesiophobia were analysed with linear regression analyses. RESULTS: The mean level of kinesiophobia was low. Worsening and recovering from kinesiophobia occurred over time, but the mean level of kinesiophobia remained unchanged (p = 0.972). High levels of kinesiophobia (TSK &gt;/=35) were found among frailer and older adults predominately living in care homes, but not dependent on sex. Poor self-perceived health (OR = 8.84) and high pain intensity (OR = 1.22) were significantly associated with kinesiophobia. CONCLUSION: Results indicate that potential interventions regarding kinesiophobia among older adults should aim to decrease pain intensity and strengthen health beliefs.", "author" : [ { "dropping-particle" : "", "family" : "Larsson", "given" : "Caroline", "non-dropping-particle" : "", "parse-names" : false, "suffix" : "" }, { "dropping-particle" : "", "family" : "Ekvall Hansson", "given" : "Eva", "non-dropping-particle" : "", "parse-names" : false, "suffix" : "" }, { "dropping-particle" : "", "family" : "Sundquist", "given" : "Kristina", "non-dropping-particle" : "", "parse-names" : false, "suffix" : "" }, { "dropping-particle" : "", "family" : "Jakobsson", "given" : "Ulf", "non-dropping-particle" : "", "parse-names" : false, "suffix" : "" } ], "container-title" : "BMC Geriatrics", "id" : "ITEM-1", "issue" : "1", "issued" : { "date-parts" : [ [ "2016" ] ] }, "page" : "128", "publisher" : "BMC Geriatrics", "title" : "Kinesiophobia and its relation to pain characteristics and cognitive affective variables in older adults with chronic pain", "type" : "article-journal", "volume" : "16" }, "uris" : [ "http://www.mendeley.com/documents/?uuid=e4a163d5-3734-4a82-8779-911cfabac344" ] } ], "mendeley" : { "formattedCitation" : "[89]", "plainTextFormattedCitation" : "[89]", "previouslyFormattedCitation" : "[89]"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9]</w:t>
            </w:r>
            <w:r w:rsidRPr="006C6F78">
              <w:rPr>
                <w:rFonts w:ascii="Times New Roman" w:hAnsi="Times New Roman" w:cs="Times New Roman"/>
                <w:sz w:val="14"/>
                <w:szCs w:val="14"/>
                <w:lang w:val="en-GB"/>
              </w:rPr>
              <w:fldChar w:fldCharType="end"/>
            </w:r>
          </w:p>
        </w:tc>
        <w:tc>
          <w:tcPr>
            <w:tcW w:w="761" w:type="dxa"/>
          </w:tcPr>
          <w:p w14:paraId="53A86D7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7F7B453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33</w:t>
            </w:r>
          </w:p>
        </w:tc>
        <w:tc>
          <w:tcPr>
            <w:tcW w:w="890" w:type="dxa"/>
          </w:tcPr>
          <w:p w14:paraId="371A567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4.8 (SD 7.5)</w:t>
            </w:r>
          </w:p>
        </w:tc>
        <w:tc>
          <w:tcPr>
            <w:tcW w:w="844" w:type="dxa"/>
          </w:tcPr>
          <w:p w14:paraId="08751CF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0FE590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2 years (SD 12.2)</w:t>
            </w:r>
          </w:p>
        </w:tc>
        <w:tc>
          <w:tcPr>
            <w:tcW w:w="1130" w:type="dxa"/>
          </w:tcPr>
          <w:p w14:paraId="74EBAE8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1093A36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0AEF590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one item derived from the brief screening version of MPI)</w:t>
            </w:r>
          </w:p>
        </w:tc>
        <w:tc>
          <w:tcPr>
            <w:tcW w:w="938" w:type="dxa"/>
          </w:tcPr>
          <w:p w14:paraId="1B37B33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ne item derived from the SF-12</w:t>
            </w:r>
          </w:p>
        </w:tc>
        <w:tc>
          <w:tcPr>
            <w:tcW w:w="1078" w:type="dxa"/>
          </w:tcPr>
          <w:p w14:paraId="42E2417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CF6EDF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7938A2B" w14:textId="77777777" w:rsidTr="000E4AB9">
        <w:tc>
          <w:tcPr>
            <w:tcW w:w="992" w:type="dxa"/>
          </w:tcPr>
          <w:p w14:paraId="45316EC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ewi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math.2011.08.001", "ISBN" : "1532-2769", "ISSN" : "1356689X", "PMID" : "21903445", "abstract" : "Individuals with low back pain (LBP) often exhibit elevated paraspinal muscle activity compared to asymptomatic controls during static postures such as standing. This hyperactivity has been associated with a delayed rate of stature recovery in individuals with mild LBP. This study aimed to explore this association further in a more clinically relevant population of NHS patients with LBP and to investigate if relationships exist with a number of psychological factors. Forty seven patients were recruited from waiting lists for physiotherapist-led rehabilitation programmes. Paraspinal muscle activity while standing was assessed via surface electromyogram (EMG) and stature recovery over a 40-min unloading period was measured on a precision stadiometer. Self-report of pain, disability, anxiety, depression, pain-related anxiety, fear of movement, self-efficacy and catastrophising were recorded. Correlations were found between muscle activity and both pain (r= 0.48) and disability (r= 0.43). Muscle activity was also correlated with self-efficacy (r= -0.45), depression (r= 0.33), anxiety (r= 0.31), pain-related anxiety (r= 0.29) and catastrophising (r= 0.29) and was a mediator between self-efficacy and pain. Pain was a mediator in the relationship between muscle activity and disability. Stature recovery was not found to be related to pain, disability, muscle activity or any of the psychological factors. The findings confirm the importance of muscle activity within LBP, in particular as a pathway by which psychological factors may impact on clinical outcome. The mediating role of muscle activity between psychological factors and pain suggests that interventions that are able to reduce muscle tension may be of particular benefit to patients demonstrating such characteristics, which may help in the targeting of treatment for LBP. \u00a9 2011 Elsevier Ltd.", "author" : [ { "dropping-particle" : "", "family" : "Lewis", "given" : "Sandra", "non-dropping-particle" : "", "parse-names" : false, "suffix" : "" }, { "dropping-particle" : "", "family" : "Holmes", "given" : "Paul", "non-dropping-particle" : "", "parse-names" : false, "suffix" : "" }, { "dropping-particle" : "", "family" : "Woby", "given" : "Steve", "non-dropping-particle" : "", "parse-names" : false, "suffix" : "" }, { "dropping-particle" : "", "family" : "Hindle", "given" : "Jackie", "non-dropping-particle" : "", "parse-names" : false, "suffix" : "" }, { "dropping-particle" : "", "family" : "Fowler", "given" : "Neil", "non-dropping-particle" : "", "parse-names" : false, "suffix" : "" } ], "container-title" : "Manual Therapy", "id" : "ITEM-1", "issue" : "1", "issued" : { "date-parts" : [ [ "2012" ] ] }, "page" : "27-33", "publisher" : "Elsevier Ltd", "title" : "The relationships between measures of stature recovery, muscle activity and psychological factors in patients with chronic low back pain", "type" : "article-journal", "volume" : "17" }, "uris" : [ "http://www.mendeley.com/documents/?uuid=c0406da9-b4c4-4c38-b9a2-be778b2d2833" ] } ], "mendeley" : { "formattedCitation" : "[71]", "plainTextFormattedCitation" : "[71]", "previouslyFormattedCitation" : "[71]"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1]</w:t>
            </w:r>
            <w:r w:rsidRPr="006C6F78">
              <w:rPr>
                <w:rFonts w:ascii="Times New Roman" w:hAnsi="Times New Roman" w:cs="Times New Roman"/>
                <w:sz w:val="14"/>
                <w:szCs w:val="14"/>
                <w:lang w:val="en-GB"/>
              </w:rPr>
              <w:fldChar w:fldCharType="end"/>
            </w:r>
          </w:p>
        </w:tc>
        <w:tc>
          <w:tcPr>
            <w:tcW w:w="761" w:type="dxa"/>
          </w:tcPr>
          <w:p w14:paraId="1474AE0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2</w:t>
            </w:r>
          </w:p>
        </w:tc>
        <w:tc>
          <w:tcPr>
            <w:tcW w:w="956" w:type="dxa"/>
          </w:tcPr>
          <w:p w14:paraId="5B4415A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5 (47 with CLBP, being 42 with CLBP included the final analysis)</w:t>
            </w:r>
          </w:p>
        </w:tc>
        <w:tc>
          <w:tcPr>
            <w:tcW w:w="890" w:type="dxa"/>
          </w:tcPr>
          <w:p w14:paraId="5E00B2B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6.2 (SD 11.1)</w:t>
            </w:r>
          </w:p>
        </w:tc>
        <w:tc>
          <w:tcPr>
            <w:tcW w:w="844" w:type="dxa"/>
          </w:tcPr>
          <w:p w14:paraId="5BD3FB2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6E56F29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2 years (range 3 months to 40 years)</w:t>
            </w:r>
          </w:p>
        </w:tc>
        <w:tc>
          <w:tcPr>
            <w:tcW w:w="1130" w:type="dxa"/>
          </w:tcPr>
          <w:p w14:paraId="18A65D0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414AE5D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DQ</w:t>
            </w:r>
          </w:p>
        </w:tc>
        <w:tc>
          <w:tcPr>
            <w:tcW w:w="1060" w:type="dxa"/>
          </w:tcPr>
          <w:p w14:paraId="715FB02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7EF5ECE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3B8F772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ase-control</w:t>
            </w:r>
            <w:r w:rsidRPr="006C6F78" w:rsidDel="009C4637">
              <w:rPr>
                <w:rFonts w:ascii="Times New Roman" w:hAnsi="Times New Roman" w:cs="Times New Roman"/>
                <w:sz w:val="14"/>
                <w:szCs w:val="14"/>
                <w:lang w:val="en-GB"/>
              </w:rPr>
              <w:t xml:space="preserve"> </w:t>
            </w:r>
          </w:p>
        </w:tc>
        <w:tc>
          <w:tcPr>
            <w:tcW w:w="796" w:type="dxa"/>
          </w:tcPr>
          <w:p w14:paraId="09DABD0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5EE6C38B" w14:textId="77777777" w:rsidTr="000E4AB9">
        <w:tc>
          <w:tcPr>
            <w:tcW w:w="992" w:type="dxa"/>
          </w:tcPr>
          <w:p w14:paraId="622863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ópez-de-Uralde-Villanueva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11/pme.12856", "ISSN" : "15264637", "PMID" : "26179341", "abstract" : "OBJECTIVE To assess differences in neural mechanosensitivity between patients with chronic nonspecific neck pain with and without neuropathic features (NF and No-NF, respectively). DESIGN Descriptive, cross-sectional study. SETTING A primary care center, a hospital physiotherapy outpatient department, and a university campus. SUBJECTS Chronic nonspecific neck pain patients classified by the self-completed leeds assessment of neuropathic symptoms and signs pain scale (S-LANSS; 49 patients with NF [S-LANSS \u2265 12] and 50 patients with No-NF [S-LANSS &lt; 12]) and a healthy control group (n = 48). METHODS The primary measurements were the mechanosensitivity of the median nerve and cervical region, specifically the assessment of the onset of symptoms and submaximal pain intensity according to the upper limb neural test 1 (ULNT1) for the median nerve and the modified passive neck flexion test (MPNFT) for the cervical region; secondary measurements included pain intensity, neck disability, kinesiophobia, and pain catastrophizing. RESULTS Statistically significant differences between the NF and No-NF groups were found with respect to the onset of symptoms of ULNT1 (-15.11 [-23.19 to -7.03]) and MPNFT (-6.58 [-11.54 to -1.62]), as well as the outcomes of the visual analogue scale (Mean difference [95% Confidence Interval]; 7.12 [1.81-12.42]) and neck disability index (3.72 [1.72-5.71]). Both chronic nonspecific neck pain groups showed statistically significant differences compared with the control group for all outcomes assessed (P &lt; 0.01) except for the onset of symptoms of ULNT1 in the No-NF group. CONCLUSIONS The findings of this study suggest that chronic nonspecific neck pain patients with NF have greater neural mechanosensitivity, pain intensity, and neck disability than those with No-NF.", "author" : [ { "dropping-particle" : "", "family" : "Lopez-De-Uralde-Villanueva", "given" : "Ibai", "non-dropping-particle" : "", "parse-names" : false, "suffix" : "" }, { "dropping-particle" : "", "family" : "Beltran-Alacreu", "given" : "Hector", "non-dropping-particle" : "", "parse-names" : false, "suffix" : "" }, { "dropping-particle" : "", "family" : "Fern??ndez-Carnero", "given" : "Josu??", "non-dropping-particle" : "", "parse-names" : false, "suffix" : "" }, { "dropping-particle" : "", "family" : "Gil-Mart??nez", "given" : "Alfonso", "non-dropping-particle" : "", "parse-names" : false, "suffix" : "" }, { "dropping-particle" : "", "family" : "Touche", "given" : "Roy", "non-dropping-particle" : "La", "parse-names" : false, "suffix" : "" } ], "container-title" : "Pain Medicine (United States)", "id" : "ITEM-1", "issue" : "1", "issued" : { "date-parts" : [ [ "2016" ] ] }, "page" : "136-148", "title" : "Differences in neural mechanosensitivity between patients with chronic nonspecific neck pain with and without neuropathic features. A descriptive cross-sectional studzy", "type" : "article-journal", "volume" : "17" }, "uris" : [ "http://www.mendeley.com/documents/?uuid=2a9ad1e2-5209-4d3e-a12e-1c4c964a0bc1" ] } ], "mendeley" : { "formattedCitation" : "[72]", "plainTextFormattedCitation" : "[72]", "previouslyFormattedCitation" : "[72]"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2]</w:t>
            </w:r>
            <w:r w:rsidRPr="006C6F78">
              <w:rPr>
                <w:rFonts w:ascii="Times New Roman" w:hAnsi="Times New Roman" w:cs="Times New Roman"/>
                <w:sz w:val="14"/>
                <w:szCs w:val="14"/>
                <w:lang w:val="en-GB"/>
              </w:rPr>
              <w:fldChar w:fldCharType="end"/>
            </w:r>
          </w:p>
        </w:tc>
        <w:tc>
          <w:tcPr>
            <w:tcW w:w="761" w:type="dxa"/>
          </w:tcPr>
          <w:p w14:paraId="427AEAD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00912F2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47 (50 without neuropathic symptoms)</w:t>
            </w:r>
          </w:p>
        </w:tc>
        <w:tc>
          <w:tcPr>
            <w:tcW w:w="890" w:type="dxa"/>
          </w:tcPr>
          <w:p w14:paraId="5CCB93B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4.76 (SD 14.66)</w:t>
            </w:r>
          </w:p>
        </w:tc>
        <w:tc>
          <w:tcPr>
            <w:tcW w:w="844" w:type="dxa"/>
          </w:tcPr>
          <w:p w14:paraId="08EF6A9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63D8F93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 to 6 months (15.7%); 7 to 12 months (9.8%); 13 and 36 months (15.7%); more than 36 months (58.8%)</w:t>
            </w:r>
          </w:p>
        </w:tc>
        <w:tc>
          <w:tcPr>
            <w:tcW w:w="1130" w:type="dxa"/>
          </w:tcPr>
          <w:p w14:paraId="15DED04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1FE957A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55D4D1C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607F870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76C981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ase-control</w:t>
            </w:r>
            <w:r w:rsidRPr="006C6F78" w:rsidDel="009C4637">
              <w:rPr>
                <w:rFonts w:ascii="Times New Roman" w:hAnsi="Times New Roman" w:cs="Times New Roman"/>
                <w:sz w:val="14"/>
                <w:szCs w:val="14"/>
                <w:lang w:val="en-GB"/>
              </w:rPr>
              <w:t xml:space="preserve"> </w:t>
            </w:r>
          </w:p>
        </w:tc>
        <w:tc>
          <w:tcPr>
            <w:tcW w:w="796" w:type="dxa"/>
          </w:tcPr>
          <w:p w14:paraId="3C13CE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AF8EE69" w14:textId="77777777" w:rsidTr="000E4AB9">
        <w:tc>
          <w:tcPr>
            <w:tcW w:w="992" w:type="dxa"/>
          </w:tcPr>
          <w:p w14:paraId="55E895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undberg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BRS.0b013e3181f61660", "ISBN" : "1528-1159", "ISSN" : "0362-2436", "PMID" : "21245785", "abstract" : "STUDY DESIGN.: A prospective cross-sectional design. OBJECTIVE.: The objectives were to describe the occurrence and to investigate the association of the fear-avoidance model variables (pain intensity, kinesiophobia, depression, and disability) in patients with specific or nonspecific chronic low back pain (CLBP). SUMMARY OF BACKGROUND DATA.: Affective factors, particularly fear, have proven to be central in the explanation and understanding of chronic pain. The fear-avoidance model has shown that fearful patients with CLBP are at risk of becoming trapped in a vicious cycle of pain, fear, disability, and depressive symptoms. Little is known about the relationship between these factors in patients subgrouped as specific or nonspecific CLBP. METHODS.: All 147 patients (81 women and 66 men) were examined by an orthopedic surgeon and diagnosed as either specific or nonspecific CLBP on the basis of that examination. Hierarchical multiple regression analysis was used to assess the ability of three independent variables (back pain intensity, VAS; kinesiophobia, TSK; depressed mood, Zung) to predict levels of disability after controlling for the influence of age and sex. RESULTS.: Both groups (specific and nonspecific CLBP) presented elevated values on the fear-avoidance model variables. All the independent fear-avoidance variables contributed in a statistically significant manner to predict disability in patients with specific CLBP, 67.0%, F (5, 59) = 24.46, P &lt; 0.000. In patients with nonspecific CLBP, all variables except kinesiophobia predicted disability in a statistically significant manner, 63.0%, F (5, 59) = 22.64, P &lt; 0.000. CONCLUSION.: We conclude that persistent musculoskeletal pain affects the individual in a similar manner, regardless of the cause of the pain. In clinical terms, this means that pain must be analyzed and treated as a parallel process to searching for the cause of the pain.", "author" : [ { "dropping-particle" : "", "family" : "Lundberg", "given" : "Mari", "non-dropping-particle" : "", "parse-names" : false, "suffix" : "" }, { "dropping-particle" : "", "family" : "Frennered", "given" : "Karin", "non-dropping-particle" : "", "parse-names" : false, "suffix" : "" }, { "dropping-particle" : "", "family" : "H\u00e4gg", "given" : "Olle", "non-dropping-particle" : "", "parse-names" : false, "suffix" : "" }, { "dropping-particle" : "", "family" : "Styf", "given" : "Jorma", "non-dropping-particle" : "", "parse-names" : false, "suffix" : "" } ], "container-title" : "Spine", "id" : "ITEM-1", "issue" : "19", "issued" : { "date-parts" : [ [ "2011" ] ] }, "page" : "1547-1553", "title" : "The Impact of Fear-Avoidance Model Variables on Disability in Patients With Specific or Nonspecific Chronic Low Back Pain", "type" : "article-journal", "volume" : "36" }, "uris" : [ "http://www.mendeley.com/documents/?uuid=85fa351e-591c-42e8-ab2d-8b583bd4caa3" ] } ], "mendeley" : { "formattedCitation" : "[26]", "plainTextFormattedCitation" : "[26]", "previouslyFormattedCitation" : "[2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26]</w:t>
            </w:r>
            <w:r w:rsidRPr="006C6F78">
              <w:rPr>
                <w:rFonts w:ascii="Times New Roman" w:hAnsi="Times New Roman" w:cs="Times New Roman"/>
                <w:sz w:val="14"/>
                <w:szCs w:val="14"/>
                <w:lang w:val="en-GB"/>
              </w:rPr>
              <w:fldChar w:fldCharType="end"/>
            </w:r>
          </w:p>
        </w:tc>
        <w:tc>
          <w:tcPr>
            <w:tcW w:w="761" w:type="dxa"/>
          </w:tcPr>
          <w:p w14:paraId="56C2A9B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04F5E79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47</w:t>
            </w:r>
          </w:p>
        </w:tc>
        <w:tc>
          <w:tcPr>
            <w:tcW w:w="890" w:type="dxa"/>
          </w:tcPr>
          <w:p w14:paraId="68C1527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pecific CLBP (46.4 (SD 11.4)); Non-specific CLBP (46.7 (SD 11.1))</w:t>
            </w:r>
          </w:p>
        </w:tc>
        <w:tc>
          <w:tcPr>
            <w:tcW w:w="844" w:type="dxa"/>
          </w:tcPr>
          <w:p w14:paraId="5B862A5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4513873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12 months (42); 1-2 years (23); &gt;2 years (82)</w:t>
            </w:r>
          </w:p>
        </w:tc>
        <w:tc>
          <w:tcPr>
            <w:tcW w:w="1130" w:type="dxa"/>
          </w:tcPr>
          <w:p w14:paraId="19378F5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0381E8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29C8DF7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1A309F4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65C687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321FD9F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64341EFA" w14:textId="77777777" w:rsidTr="000E4AB9">
        <w:tc>
          <w:tcPr>
            <w:tcW w:w="992" w:type="dxa"/>
          </w:tcPr>
          <w:p w14:paraId="0ADEEF4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Lüning Bergste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109/09638288.2011.624247", "ISSN" : "0963-8288", "PMID" : "22214399", "abstract" : "PURPOSE: To explore the change in kinesiophobia in relation to activity limitation after a multidisciplinary rehabilitation programme in patients with chronic back pain.\\n\\nMETHOD: A prospective cohort study was made including 265 patients. Data were collected at baseline, after rehabilitation, and at 6-months follow-up. Outcome measures were the Tampa Scale for kinesiophobia (TSK) and the disability rating index (DRI). The smallest detectable change (SDC) in TSK was set to 8 scores. Relationships between kinesiophobia and activity limitation/physical ability were explored with regard to subgroups with high, medium and low baseline TSK scores, and for those patients who did or did not reach the SDC in TSK.\\n\\nRESULTS: Improvements in TSK showed high effect sizes in the groups with high and medium baseline TSK scores. Improvements in DRI showed medium effect sizes in all three TSK subgroups. One third of the patients reached the SDC in TSK, and this group also improved significantly more in DRI. The correlation between change in TSK and change in DRI was low. Half of the patients with high TSK score at baseline remained having high DRI at follow-up.\\n\\nCONCLUSIONS: Improvement in physical ability was not related to the initial degree of kinesiophobia but to the SDC in TSK. To prevent patients with high kinesiophobia from preserving high activity limitations, it might be useful to include targeted treatment of kinesiophobia.", "author" : [ { "dropping-particle" : "", "family" : "L\u00fcning Bergsten", "given" : "C.", "non-dropping-particle" : "", "parse-names" : false, "suffix" : "" }, { "dropping-particle" : "", "family" : "Lundberg", "given" : "M.", "non-dropping-particle" : "", "parse-names" : false, "suffix" : "" }, { "dropping-particle" : "", "family" : "Lindberg", "given" : "P.", "non-dropping-particle" : "", "parse-names" : false, "suffix" : "" }, { "dropping-particle" : "", "family" : "Elfving", "given" : "B.", "non-dropping-particle" : "", "parse-names" : false, "suffix" : "" } ], "container-title" : "Disability and Rehabilitation", "id" : "ITEM-1", "issue" : "10", "issued" : { "date-parts" : [ [ "2012" ] ] }, "page" : "852-858", "title" : "Change in kinesiophobia and its relation to activity limitation after multidisciplinary rehabilitation in patients with chronic back pain", "type" : "article-journal", "volume" : "34" }, "uris" : [ "http://www.mendeley.com/documents/?uuid=7269c5b3-ff83-453c-9816-012797474bb1" ] } ], "mendeley" : { "formattedCitation" : "[73]", "plainTextFormattedCitation" : "[73]", "previouslyFormattedCitation" : "[73]"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3]</w:t>
            </w:r>
            <w:r w:rsidRPr="006C6F78">
              <w:rPr>
                <w:rFonts w:ascii="Times New Roman" w:hAnsi="Times New Roman" w:cs="Times New Roman"/>
                <w:sz w:val="14"/>
                <w:szCs w:val="14"/>
                <w:lang w:val="en-GB"/>
              </w:rPr>
              <w:fldChar w:fldCharType="end"/>
            </w:r>
          </w:p>
        </w:tc>
        <w:tc>
          <w:tcPr>
            <w:tcW w:w="761" w:type="dxa"/>
          </w:tcPr>
          <w:p w14:paraId="258EA5C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2</w:t>
            </w:r>
          </w:p>
        </w:tc>
        <w:tc>
          <w:tcPr>
            <w:tcW w:w="956" w:type="dxa"/>
          </w:tcPr>
          <w:p w14:paraId="6C79959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49 (265 included the final analysis)</w:t>
            </w:r>
          </w:p>
        </w:tc>
        <w:tc>
          <w:tcPr>
            <w:tcW w:w="890" w:type="dxa"/>
          </w:tcPr>
          <w:p w14:paraId="0F6D59D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 (IQR 37-51)</w:t>
            </w:r>
          </w:p>
        </w:tc>
        <w:tc>
          <w:tcPr>
            <w:tcW w:w="844" w:type="dxa"/>
          </w:tcPr>
          <w:p w14:paraId="711D452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0AF3E40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3 months at least (exact data on the duration was lacking)</w:t>
            </w:r>
          </w:p>
        </w:tc>
        <w:tc>
          <w:tcPr>
            <w:tcW w:w="1130" w:type="dxa"/>
          </w:tcPr>
          <w:p w14:paraId="497EE29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3C787B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RI</w:t>
            </w:r>
          </w:p>
        </w:tc>
        <w:tc>
          <w:tcPr>
            <w:tcW w:w="1060" w:type="dxa"/>
          </w:tcPr>
          <w:p w14:paraId="38AEF8B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2B88278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2162000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47A6C72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after intervention (T1); six months (T2)</w:t>
            </w:r>
          </w:p>
        </w:tc>
      </w:tr>
      <w:tr w:rsidR="00D62FB6" w:rsidRPr="006C6F78" w14:paraId="2723E7C7" w14:textId="77777777" w:rsidTr="000E4AB9">
        <w:tc>
          <w:tcPr>
            <w:tcW w:w="992" w:type="dxa"/>
          </w:tcPr>
          <w:p w14:paraId="3E9552E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Mato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37/hea0000512", "ISSN" : "1930-7810", "author" : [ { "dropping-particle" : "", "family" : "Matos", "given" : "Marta", "non-dropping-particle" : "", "parse-names" : false, "suffix" : "" }, { "dropping-particle" : "", "family" : "Bernardes", "given" : "S\u00f3nia F.", "non-dropping-particle" : "", "parse-names" : false, "suffix" : "" }, { "dropping-particle" : "", "family" : "Goubert", "given" : "Liesbet", "non-dropping-particle" : "", "parse-names" : false, "suffix" : "" }, { "dropping-particle" : "", "family" : "Beyers", "given" : "Wim", "non-dropping-particle" : "", "parse-names" : false, "suffix" : "" } ], "container-title" : "Health Psychology", "id" : "ITEM-1", "issue" : "March", "issued" : { "date-parts" : [ [ "2017" ] ] }, "title" : "Buffer or amplifier? Longitudinal effects of social support for functional autonomy/dependence on older- adults\u2019 chronic-pain experiences.", "type" : "article-journal" }, "uris" : [ "http://www.mendeley.com/documents/?uuid=0ae67c15-0a1c-41a0-8a47-c7dc62f673a8" ] } ], "mendeley" : { "formattedCitation" : "[74]", "plainTextFormattedCitation" : "[74]", "previouslyFormattedCitation" : "[74]"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4]</w:t>
            </w:r>
            <w:r w:rsidRPr="006C6F78">
              <w:rPr>
                <w:rFonts w:ascii="Times New Roman" w:hAnsi="Times New Roman" w:cs="Times New Roman"/>
                <w:sz w:val="14"/>
                <w:szCs w:val="14"/>
                <w:lang w:val="en-GB"/>
              </w:rPr>
              <w:fldChar w:fldCharType="end"/>
            </w:r>
          </w:p>
        </w:tc>
        <w:tc>
          <w:tcPr>
            <w:tcW w:w="761" w:type="dxa"/>
          </w:tcPr>
          <w:p w14:paraId="019A725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7</w:t>
            </w:r>
          </w:p>
        </w:tc>
        <w:tc>
          <w:tcPr>
            <w:tcW w:w="956" w:type="dxa"/>
          </w:tcPr>
          <w:p w14:paraId="1D202D5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70 (135 included the final analysis)</w:t>
            </w:r>
          </w:p>
        </w:tc>
        <w:tc>
          <w:tcPr>
            <w:tcW w:w="890" w:type="dxa"/>
          </w:tcPr>
          <w:p w14:paraId="7678715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8.3 (SD8.7)</w:t>
            </w:r>
          </w:p>
        </w:tc>
        <w:tc>
          <w:tcPr>
            <w:tcW w:w="844" w:type="dxa"/>
          </w:tcPr>
          <w:p w14:paraId="05A1234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11D36F6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3 years (SD 10.1)</w:t>
            </w:r>
          </w:p>
        </w:tc>
        <w:tc>
          <w:tcPr>
            <w:tcW w:w="1130" w:type="dxa"/>
          </w:tcPr>
          <w:p w14:paraId="7764972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3</w:t>
            </w:r>
          </w:p>
        </w:tc>
        <w:tc>
          <w:tcPr>
            <w:tcW w:w="1060" w:type="dxa"/>
          </w:tcPr>
          <w:p w14:paraId="6906C45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BPI</w:t>
            </w:r>
          </w:p>
        </w:tc>
        <w:tc>
          <w:tcPr>
            <w:tcW w:w="1060" w:type="dxa"/>
          </w:tcPr>
          <w:p w14:paraId="43A771C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09C5E6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819F7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6739955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0) no specified; (T1) three months</w:t>
            </w:r>
          </w:p>
        </w:tc>
      </w:tr>
      <w:tr w:rsidR="00D62FB6" w:rsidRPr="006C6F78" w14:paraId="5E7E098D" w14:textId="77777777" w:rsidTr="000E4AB9">
        <w:tc>
          <w:tcPr>
            <w:tcW w:w="992" w:type="dxa"/>
          </w:tcPr>
          <w:p w14:paraId="277F92B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Meeu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7/s10067-012-1946-z", "ISBN" : "1434-9949", "ISSN" : "07703198", "PMID" : "22349876", "abstract" : "In addition to fatigue, many patients with chronic fatigue syndrome (CFS) experience chronic musculoskeletal pain. We aimed at examining the role of catastrophizing, coping, kinesiophobia, and depression in the chronic pain complaints and in the daily functioning of CFS patients. A consecutive sample of 103 CFS patients experiencing chronic widespread musculoskeletal pain completed a battery of questionnaires evaluating pain, daily functioning, and psychological characteristics (depression, kinesiophobia, pain coping, and catastrophizing). Thirty-nine patients participated in the 6-12-month follow-up, consisting of questionnaires evaluating pain and pressure pain algometry. Correlation and linear regression analyses were performed to identify predictors. The strongest correlations with pain intensity were found for catastrophizing (r\u2009=\u2009-.462, p\u2009&lt;\u2009.001) and depression (r\u2009=\u2009-.439, p\u2009&lt;\u2009.001). The stepwise multiple regression analysis revealed that catastrophizing was both the immediate main predictor for pain (20.2%) and the main predictor on the longer term (20.1%). The degree of depression was responsible for 10% in the observed variance of the VAS pain after 6-12\u00a0months. No significant correlation with pain thresholds could be revealed. The strongest correlations with daily functioning at baseline were found for catastrophizing (r\u2009=\u2009.435, p\u2009&lt;\u2009.001) and depression (r\u2009=\u2009.481, p\u2009&lt;\u2009.001). Depression was the main predictor for restrictions in daily functioning (23.1%) at baseline. Pain catastrophizing and depression were immediate and long-term main predictors for pain in patients with CFS having chronic widespread musculoskeletal pain. They were also correlated to daily functioning, with depression as the main predictor for restrictions in daily functioning at baseline.", "author" : [ { "dropping-particle" : "", "family" : "Meeus", "given" : "Mira", "non-dropping-particle" : "", "parse-names" : false, "suffix" : "" }, { "dropping-particle" : "", "family" : "Nijs", "given" : "Jo", "non-dropping-particle" : "", "parse-names" : false, "suffix" : "" }, { "dropping-particle" : "", "family" : "Mol", "given" : "Evelyne", "non-dropping-particle" : "Van", "parse-names" : false, "suffix" : "" }, { "dropping-particle" : "", "family" : "Truijen", "given" : "Steven", "non-dropping-particle" : "", "parse-names" : false, "suffix" : "" }, { "dropping-particle" : "", "family" : "Meirleir", "given" : "Kenny", "non-dropping-particle" : "De", "parse-names" : false, "suffix" : "" } ], "container-title" : "Clinical Rheumatology", "id" : "ITEM-1", "issue" : "6", "issued" : { "date-parts" : [ [ "2012" ] ] }, "page" : "921-929", "title" : "Role of psychological aspects in both chronic pain and in daily functioning in chronic fatigue syndrome: A prospective longitudinal study", "type" : "article-journal", "volume" : "31" }, "uris" : [ "http://www.mendeley.com/documents/?uuid=fcd7c4ac-35c2-41de-b245-981ee8746d5b" ] } ], "mendeley" : { "formattedCitation" : "[49]", "plainTextFormattedCitation" : "[49]", "previouslyFormattedCitation" : "[49]"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49]</w:t>
            </w:r>
            <w:r w:rsidRPr="006C6F78">
              <w:rPr>
                <w:rFonts w:ascii="Times New Roman" w:hAnsi="Times New Roman" w:cs="Times New Roman"/>
                <w:sz w:val="14"/>
                <w:szCs w:val="14"/>
                <w:lang w:val="en-GB"/>
              </w:rPr>
              <w:fldChar w:fldCharType="end"/>
            </w:r>
          </w:p>
        </w:tc>
        <w:tc>
          <w:tcPr>
            <w:tcW w:w="761" w:type="dxa"/>
          </w:tcPr>
          <w:p w14:paraId="642C2CA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2</w:t>
            </w:r>
          </w:p>
        </w:tc>
        <w:tc>
          <w:tcPr>
            <w:tcW w:w="956" w:type="dxa"/>
          </w:tcPr>
          <w:p w14:paraId="0DB9E90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3</w:t>
            </w:r>
          </w:p>
        </w:tc>
        <w:tc>
          <w:tcPr>
            <w:tcW w:w="890" w:type="dxa"/>
          </w:tcPr>
          <w:p w14:paraId="302D434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50 (SD 9.43)</w:t>
            </w:r>
          </w:p>
        </w:tc>
        <w:tc>
          <w:tcPr>
            <w:tcW w:w="844" w:type="dxa"/>
          </w:tcPr>
          <w:p w14:paraId="537BBCA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w:t>
            </w:r>
          </w:p>
        </w:tc>
        <w:tc>
          <w:tcPr>
            <w:tcW w:w="836" w:type="dxa"/>
          </w:tcPr>
          <w:p w14:paraId="4D026C0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9.05 months (SD 79.76)</w:t>
            </w:r>
          </w:p>
        </w:tc>
        <w:tc>
          <w:tcPr>
            <w:tcW w:w="1130" w:type="dxa"/>
          </w:tcPr>
          <w:p w14:paraId="70F6217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CFS</w:t>
            </w:r>
          </w:p>
        </w:tc>
        <w:tc>
          <w:tcPr>
            <w:tcW w:w="1060" w:type="dxa"/>
          </w:tcPr>
          <w:p w14:paraId="2D6E36B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APQ</w:t>
            </w:r>
          </w:p>
        </w:tc>
        <w:tc>
          <w:tcPr>
            <w:tcW w:w="1060" w:type="dxa"/>
          </w:tcPr>
          <w:p w14:paraId="78368AC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5F78101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F-36 pain</w:t>
            </w:r>
          </w:p>
        </w:tc>
        <w:tc>
          <w:tcPr>
            <w:tcW w:w="1078" w:type="dxa"/>
          </w:tcPr>
          <w:p w14:paraId="1C0E745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190E3B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574BA6B9" w14:textId="77777777" w:rsidTr="000E4AB9">
        <w:tc>
          <w:tcPr>
            <w:tcW w:w="992" w:type="dxa"/>
          </w:tcPr>
          <w:p w14:paraId="2441471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de Moraes Vieira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author" : [ { "dropping-particle" : "", "family" : "Moraes Vieira EB, de G\u00f3es Salvetti M, Damiani LP", "given" : "de Mattos Pimenta CA.", "non-dropping-particle" : "de", "parse-names" : false, "suffix" : "" } ], "container-title" : "Pain Manag Nurs", "id" : "ITEM-1", "issued" : { "date-parts" : [ [ "2014" ] ] }, "page" : "593-602", "title" : "Self-efficacy and fear avoidance beliefs in chronic low back pain patients: coexistence and associated factors.", "type" : "article-journal", "volume" : "15" }, "uris" : [ "http://www.mendeley.com/documents/?uuid=1713fb46-3dc3-4465-a82a-23bd9e208e31" ] } ], "mendeley" : { "formattedCitation" : "[46]", "plainTextFormattedCitation" : "[46]", "previouslyFormattedCitation" : "[4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46]</w:t>
            </w:r>
            <w:r w:rsidRPr="006C6F78">
              <w:rPr>
                <w:rFonts w:ascii="Times New Roman" w:hAnsi="Times New Roman" w:cs="Times New Roman"/>
                <w:sz w:val="14"/>
                <w:szCs w:val="14"/>
                <w:lang w:val="en-GB"/>
              </w:rPr>
              <w:fldChar w:fldCharType="end"/>
            </w:r>
          </w:p>
        </w:tc>
        <w:tc>
          <w:tcPr>
            <w:tcW w:w="761" w:type="dxa"/>
          </w:tcPr>
          <w:p w14:paraId="7751AB5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3</w:t>
            </w:r>
          </w:p>
        </w:tc>
        <w:tc>
          <w:tcPr>
            <w:tcW w:w="956" w:type="dxa"/>
          </w:tcPr>
          <w:p w14:paraId="13268B2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15</w:t>
            </w:r>
          </w:p>
        </w:tc>
        <w:tc>
          <w:tcPr>
            <w:tcW w:w="890" w:type="dxa"/>
          </w:tcPr>
          <w:p w14:paraId="48B56F0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8-45 (50.7%); 45-65 (49.3%)</w:t>
            </w:r>
          </w:p>
        </w:tc>
        <w:tc>
          <w:tcPr>
            <w:tcW w:w="844" w:type="dxa"/>
          </w:tcPr>
          <w:p w14:paraId="7372005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7782FEE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18 months (15.3%); 19-48 months (25.6%); 49 months or more (59.1%)</w:t>
            </w:r>
          </w:p>
        </w:tc>
        <w:tc>
          <w:tcPr>
            <w:tcW w:w="1130" w:type="dxa"/>
          </w:tcPr>
          <w:p w14:paraId="777A289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47494C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277D7C3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14138B4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CD3AE5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FD4F1C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74BDE4DA" w14:textId="77777777" w:rsidTr="000E4AB9">
        <w:tc>
          <w:tcPr>
            <w:tcW w:w="992" w:type="dxa"/>
          </w:tcPr>
          <w:p w14:paraId="0C47DBC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Nij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ISBN" : "0031-9023 (Print)\\r0031-9023", "ISSN" : "0031-9023", "PMID" : "15283620", "abstract" : "BACKGROUND AND PURPOSE: Patients who experience pain, a symptom of chronic fatigue syndrome (CFS), often exhibit kinesiophobia (irrational fear of movement). The purpose of this study was to examine whether pain-related fear of movement is associated with exercise capacity, activity limitations, or participation restrictions in patients with CFS who experience widespread pain. SUBJECTS AND METHODS: Sixty-four subjects met the inclusion criteria. All subjects fulfilled the 1994 Centers for Disease Control and Prevention case definition for CFS and experienced widespread myalgias or arthralgias. The subjects completed the Tampa Scale for Kinesiophobia-Dutch Version (TSK-DV) and the Dutch Chronic Fatigue Syndrome-Activities and Participation Questionnaire (CFS-APQ). They then performed a maximal exercise test on a bicycle ergometer. Heart rate was monitored continuously by use of an electrocardiograph. Ventilatory factors were measured through spirometry. Correlations between the TSK-DV scores and both the exercise capacity data and the CFS-APQ scores were assessed using the Spearman rank correlation coefficient. Using the Mann-Whitney U test, the TSK-DV scores were compared between subjects who performed a maximal exercise stress test and those who did not perform the test. RESULTS: Forty-seven subjects (73.4%) attained a total score of greater than 37 on the TSK-DV, indicating high fear of movement. Neither the exercise capacity data nor the CFS-APQ scores indicated a correlation with the TSK-DV scores (n=64). Subjects who did not perform a maximal exercise capacity test had more fear of movement (median TSK-DV score=43.0, interquartile range=10.3) compared with those who did perform a maximal exercise capacity test (median TSK-DV score=38.0, interquartile range=13.2; Mann-Whitney U-test score=322.5, z=-1.974, P=.048), but the correlation analysis was unable to reveal an association between exercise capacity and kinesiophobia in either subgroup. DISCUSSION AND CONCLUSION: These results indicate a lack of correlation between kinesiophobia and exercise capacity, activity limitations, or participation restrictions, at least in patients with CFS who are experiencing widespread muscle or joint pain.", "author" : [ { "dropping-particle" : "", "family" : "Nijs", "given" : "Jo", "non-dropping-particle" : "", "parse-names" : false, "suffix" : "" }, { "dropping-particle" : "", "family" : "Vanherberghen", "given" : "Katrien", "non-dropping-particle" : "", "parse-names" : false, "suffix" : "" }, { "dropping-particle" : "", "family" : "Duquet", "given" : "William", "non-dropping-particle" : "", "parse-names" : false, "suffix" : "" }, { "dropping-particle" : "", "family" : "Meirleir", "given" : "Kenny", "non-dropping-particle" : "De", "parse-names" : false, "suffix" : "" } ], "container-title" : "Physical therapy", "id" : "ITEM-1", "issue" : "8", "issued" : { "date-parts" : [ [ "2004" ] ] }, "page" : "696-705", "title" : "Chronic fatigue syndrome: lack of association between pain-related fear of movement and exercise capacity and disability.", "type" : "article-journal", "volume" : "84" }, "uris" : [ "http://www.mendeley.com/documents/?uuid=2f4f114a-955c-4c97-a924-ead78a41b3cc" ] } ], "mendeley" : { "formattedCitation" : "[75]", "plainTextFormattedCitation" : "[75]", "previouslyFormattedCitation" : "[7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5]</w:t>
            </w:r>
            <w:r w:rsidRPr="006C6F78">
              <w:rPr>
                <w:rFonts w:ascii="Times New Roman" w:hAnsi="Times New Roman" w:cs="Times New Roman"/>
                <w:sz w:val="14"/>
                <w:szCs w:val="14"/>
                <w:lang w:val="en-GB"/>
              </w:rPr>
              <w:fldChar w:fldCharType="end"/>
            </w:r>
          </w:p>
        </w:tc>
        <w:tc>
          <w:tcPr>
            <w:tcW w:w="761" w:type="dxa"/>
          </w:tcPr>
          <w:p w14:paraId="3BC8241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4</w:t>
            </w:r>
          </w:p>
        </w:tc>
        <w:tc>
          <w:tcPr>
            <w:tcW w:w="956" w:type="dxa"/>
          </w:tcPr>
          <w:p w14:paraId="081D26F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4</w:t>
            </w:r>
          </w:p>
        </w:tc>
        <w:tc>
          <w:tcPr>
            <w:tcW w:w="890" w:type="dxa"/>
          </w:tcPr>
          <w:p w14:paraId="616C12A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9.63 (SD 8.82)</w:t>
            </w:r>
          </w:p>
        </w:tc>
        <w:tc>
          <w:tcPr>
            <w:tcW w:w="844" w:type="dxa"/>
          </w:tcPr>
          <w:p w14:paraId="0A13F9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w:t>
            </w:r>
          </w:p>
        </w:tc>
        <w:tc>
          <w:tcPr>
            <w:tcW w:w="836" w:type="dxa"/>
          </w:tcPr>
          <w:p w14:paraId="3B5DD1A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4 months (SD 46.5)</w:t>
            </w:r>
          </w:p>
        </w:tc>
        <w:tc>
          <w:tcPr>
            <w:tcW w:w="1130" w:type="dxa"/>
          </w:tcPr>
          <w:p w14:paraId="1941379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75FF0E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APQ</w:t>
            </w:r>
          </w:p>
        </w:tc>
        <w:tc>
          <w:tcPr>
            <w:tcW w:w="1060" w:type="dxa"/>
          </w:tcPr>
          <w:p w14:paraId="54E697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2D406E5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BD5863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98A2BC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2E8388F" w14:textId="77777777" w:rsidTr="000E4AB9">
        <w:tc>
          <w:tcPr>
            <w:tcW w:w="992" w:type="dxa"/>
          </w:tcPr>
          <w:p w14:paraId="3401798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Nijs b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apmr.2003.12.033", "ISBN" : "0003-9993 (Print)\\r0003-9993 (Linking)", "ISSN" : "00039993", "PMID" : "15468015", "abstract" : "Nijs J, De Meirleir K, Duquet W. Kinesiophobia in chronic fatigue syndrome: assessment and association with disability. Arch Phys Med Rehabil 2004;85:1586-92. Objectives To investigate aspects of the validity of the total scores of the Tampa Scale for Kinesiophobia (TSK), Dutch Version, which was modified to make it an appropriate questionnaire for the assessment of kinesiophobia (fear of movement) in chronic fatigue syndrome (CFS) patients (the Dutch TSK-CFS), and, using this assessment tool, to examine the associations between kinesiophobia, exercise capacity, and activity limitations and participation restrictions in patients with CFS. Design Prospective observational studies. Setting An outpatient fatigue clinic. Participants In the first study, 40 patients fulfilling the 1994 US Centers for Disease Control and Prevention (CDC) criteria for CFS were enrolled. The sample of the second study consisted of 51 CDC-defined patients with CSF. Interventions Not applicable. Main outcome measures Study 1: Subjects completed a set of questionnaires; the Utrechtse Coping List (UCL), the Dutch TSK-CFS, and the Dutch Baecke Questionnaire of Habitual Physical Activity. Study 2: All patients completed 2 questionnaires (Chronic Fatigue Syndrome Activities and Participation Questionnaire [CFS-APQ], Dutch TSK-CFS) and performed a maximal exercise stress test on a bicycle ergometer. The heart rate was monitored continuously by use of an electrocardiograph. Metabolic and ventilatory parameters were measured through spirometry. Results Study 1: The Cronbach ?? coefficient for the individual item scores on the TSK-CFS was .80. The total scores on the Dutch TSK-CFS showed a statistically significant correlation with both the avoidance/abide subscale of the UCL (Spearman ??=.35, P=.029) and the total score of the Baecke Questionnaire (??=-.45, P=.004). Study 2: The total scores on the Dutch TSK-CFS showed a statistically significant correlation with the total scores on the CFS-APQ (??=.39, P=.004). No statistically significant associations were observed between the exercise capacity parameters and the total scores on the Dutch TSK-CFS. Conclusions These results provide evidence for the internal consistency and the convergent and congruent validity of the scores obtained by use of the Dutch TSK-CFS. Kinesiophobia appears to be associated with activity limitations/participation restrictions but not with exercise capacity in patients with CFS. ?? 2004 by the American Congress \u2026", "author" : [ { "dropping-particle" : "", "family" : "Nijs", "given" : "Jo", "non-dropping-particle" : "", "parse-names" : false, "suffix" : "" }, { "dropping-particle" : "", "family" : "Meirleir", "given" : "Kenny", "non-dropping-particle" : "De", "parse-names" : false, "suffix" : "" }, { "dropping-particle" : "", "family" : "Duquet", "given" : "William", "non-dropping-particle" : "", "parse-names" : false, "suffix" : "" } ], "container-title" : "Archives of Physical Medicine and Rehabilitation", "id" : "ITEM-1", "issue" : "10", "issued" : { "date-parts" : [ [ "2004" ] ] }, "page" : "1586-1592", "title" : "Kinesiophobia in chronic fatigue syndrome: Assessment and associations with disability", "type" : "article-journal", "volume" : "85" }, "uris" : [ "http://www.mendeley.com/documents/?uuid=003a213e-0494-41a6-933a-3a118a185f26" ] } ], "mendeley" : { "formattedCitation" : "[76]", "plainTextFormattedCitation" : "[76]", "previouslyFormattedCitation" : "[7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6]</w:t>
            </w:r>
            <w:r w:rsidRPr="006C6F78">
              <w:rPr>
                <w:rFonts w:ascii="Times New Roman" w:hAnsi="Times New Roman" w:cs="Times New Roman"/>
                <w:sz w:val="14"/>
                <w:szCs w:val="14"/>
                <w:lang w:val="en-GB"/>
              </w:rPr>
              <w:fldChar w:fldCharType="end"/>
            </w:r>
          </w:p>
        </w:tc>
        <w:tc>
          <w:tcPr>
            <w:tcW w:w="761" w:type="dxa"/>
          </w:tcPr>
          <w:p w14:paraId="37A107E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4</w:t>
            </w:r>
          </w:p>
        </w:tc>
        <w:tc>
          <w:tcPr>
            <w:tcW w:w="956" w:type="dxa"/>
          </w:tcPr>
          <w:p w14:paraId="37B87E5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0 (51 included the final analysis)</w:t>
            </w:r>
          </w:p>
        </w:tc>
        <w:tc>
          <w:tcPr>
            <w:tcW w:w="890" w:type="dxa"/>
          </w:tcPr>
          <w:p w14:paraId="3BD462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7 (SD 10.0)</w:t>
            </w:r>
          </w:p>
        </w:tc>
        <w:tc>
          <w:tcPr>
            <w:tcW w:w="844" w:type="dxa"/>
          </w:tcPr>
          <w:p w14:paraId="5DDA0C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w:t>
            </w:r>
          </w:p>
        </w:tc>
        <w:tc>
          <w:tcPr>
            <w:tcW w:w="836" w:type="dxa"/>
          </w:tcPr>
          <w:p w14:paraId="111A431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86.3 months (SD 83.5)</w:t>
            </w:r>
          </w:p>
        </w:tc>
        <w:tc>
          <w:tcPr>
            <w:tcW w:w="1130" w:type="dxa"/>
          </w:tcPr>
          <w:p w14:paraId="378D101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CFS</w:t>
            </w:r>
          </w:p>
        </w:tc>
        <w:tc>
          <w:tcPr>
            <w:tcW w:w="1060" w:type="dxa"/>
          </w:tcPr>
          <w:p w14:paraId="39AE2AE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APQ</w:t>
            </w:r>
          </w:p>
        </w:tc>
        <w:tc>
          <w:tcPr>
            <w:tcW w:w="1060" w:type="dxa"/>
          </w:tcPr>
          <w:p w14:paraId="69B19C4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5DC4B23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DF50BA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1CCD815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922E452" w14:textId="77777777" w:rsidTr="000E4AB9">
        <w:tc>
          <w:tcPr>
            <w:tcW w:w="992" w:type="dxa"/>
          </w:tcPr>
          <w:p w14:paraId="71CE77C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Nijs c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348/147608308X306888", "ISBN" : "1476-0835", "ISSN" : "14760835", "PMID" : "18644213", "abstract" : "OBJECTIVES: The aims of the study were to examine the reliability of the Dutch and French versions of the Tampa scale kinesiophobia (TSK) version chronic fatigue syndrome (CFS), and to examine the reliability and validity of the Dutch and French versions of the CFS symptom list. DESIGN: Repeated-measures design. METHODS: Native Dutch speakers (N=100) and native French (N=48) speakers fulfilling the diagnostic criteria for CFS were asked to list the five most important symptoms and to complete the TSK-CFS, the CFS symptom list, and the Short Form 36 Health Status Survey or SF-36. A modified version of the TSK-CFS and the CFS symptom list was filled in within 24 hours of the first assessment. RESULTS: The French and Dutch version of the TSK-CFS and CFS symptom lists displayed good reliability (ICC&gt;or=.83). The CFS symptom list was internally consistent (Cronbach's alpha&gt;or=.93) and concurrently valid with the SF-36. For the native Dutch and French speakers, respectively, 82 and 78% of the self-reported symptoms matched the content of CFS symptom list. CONCLUSIONS: The results are in support of the psychometric properties of the French and Dutch versions of both the TSK-CFS and the CFS symptom list for assessing kinesiophobia and symptom severity, respectively.", "author" : [ { "dropping-particle" : "", "family" : "Nijs", "given" : "Jo", "non-dropping-particle" : "", "parse-names" : false, "suffix" : "" }, { "dropping-particle" : "", "family" : "Thielemans", "given" : "Alice", "non-dropping-particle" : "", "parse-names" : false, "suffix" : "" } ], "container-title" : "Psychology and Psychotherapy: Theory, Research and Practice", "id" : "ITEM-1", "issue" : "3", "issued" : { "date-parts" : [ [ "2008" ] ] }, "page" : "273-283", "title" : "Kinesiophobia and symptomatology in chronic fatigue syndrome: A psychometric study of two questionnaires", "type" : "article-journal", "volume" : "81" }, "uris" : [ "http://www.mendeley.com/documents/?uuid=02f2b4b2-5367-4abd-8f1f-744825361f84" ] } ], "mendeley" : { "formattedCitation" : "[94]", "plainTextFormattedCitation" : "[94]", "previouslyFormattedCitation" : "[94]"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94]</w:t>
            </w:r>
            <w:r w:rsidRPr="006C6F78">
              <w:rPr>
                <w:rFonts w:ascii="Times New Roman" w:hAnsi="Times New Roman" w:cs="Times New Roman"/>
                <w:sz w:val="14"/>
                <w:szCs w:val="14"/>
                <w:lang w:val="en-GB"/>
              </w:rPr>
              <w:fldChar w:fldCharType="end"/>
            </w:r>
          </w:p>
        </w:tc>
        <w:tc>
          <w:tcPr>
            <w:tcW w:w="761" w:type="dxa"/>
          </w:tcPr>
          <w:p w14:paraId="18D5DF1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8</w:t>
            </w:r>
          </w:p>
        </w:tc>
        <w:tc>
          <w:tcPr>
            <w:tcW w:w="956" w:type="dxa"/>
          </w:tcPr>
          <w:p w14:paraId="5FDD42D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48</w:t>
            </w:r>
          </w:p>
        </w:tc>
        <w:tc>
          <w:tcPr>
            <w:tcW w:w="890" w:type="dxa"/>
          </w:tcPr>
          <w:p w14:paraId="465ADE4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utch-speaking sample 39.2 (SD 11.1); French-speaking sample 41.4 (SD 10.5)</w:t>
            </w:r>
          </w:p>
        </w:tc>
        <w:tc>
          <w:tcPr>
            <w:tcW w:w="844" w:type="dxa"/>
          </w:tcPr>
          <w:p w14:paraId="270DC99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FS</w:t>
            </w:r>
          </w:p>
        </w:tc>
        <w:tc>
          <w:tcPr>
            <w:tcW w:w="836" w:type="dxa"/>
          </w:tcPr>
          <w:p w14:paraId="56FAAAF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utch-speaking sample 2.7 years (SD 2.2); French-speaking sample 2.2 years (SD 2.1)</w:t>
            </w:r>
          </w:p>
        </w:tc>
        <w:tc>
          <w:tcPr>
            <w:tcW w:w="1130" w:type="dxa"/>
          </w:tcPr>
          <w:p w14:paraId="697DF07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CFS</w:t>
            </w:r>
          </w:p>
        </w:tc>
        <w:tc>
          <w:tcPr>
            <w:tcW w:w="1060" w:type="dxa"/>
          </w:tcPr>
          <w:p w14:paraId="1F7FEA0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09425A6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5193C47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F-36</w:t>
            </w:r>
          </w:p>
        </w:tc>
        <w:tc>
          <w:tcPr>
            <w:tcW w:w="1078" w:type="dxa"/>
          </w:tcPr>
          <w:p w14:paraId="2CE3E96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3E7E2A2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844D8EF" w14:textId="77777777" w:rsidTr="000E4AB9">
        <w:tc>
          <w:tcPr>
            <w:tcW w:w="992" w:type="dxa"/>
          </w:tcPr>
          <w:p w14:paraId="1A9DD75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Oreniu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77/1359105311434605", "ISBN" : "1359-1053", "ISSN" : "1359-1053", "PMID" : "22453165", "abstract" : "We examined the relative impact of baseline anxiety, depression and fear of movement on health related quality of life at 12-month follow-up after a multidisciplinary pain management programme. One hundred and eleven patients who had chronic musculoskeletal pain (mean age 45 years, 65% women) attended during 2003-2005 a multidisciplinary three-phase pain management programme with a total time frame of six to seven months, totalling 19 days. The Beck Anxiety Inventory was used to rate anxiety, the Beck Depression Inventory depression, the Tampa Scale of Kinesiophobia fear of movement. The generic 15D questionnaire was used to assess health related quality of life. Baseline data were collected at admission, follow-up data at 12 months. Mean health related quality of life increased significantly from baseline to 12-month follow-up. Anxiety at baseline predicted significant negative change in the health related quality of life, depression predicted significant positive change in the health related quality of life. Fear of movement did not predict any significant change in the health related quality of life. We concluded that patients with chronic musculoskeletal pain and mild to moderate depression benefit from a multidisciplinary pain management programme in contrast to anxious patients. The findings imply further research with bigger sample sizes, other than HRQoL outcome measures as well as with other groups of patients.", "author" : [ { "dropping-particle" : "", "family" : "Orenius", "given" : "Tage", "non-dropping-particle" : "", "parse-names" : false, "suffix" : "" }, { "dropping-particle" : "", "family" : "Koskela", "given" : "Taru", "non-dropping-particle" : "", "parse-names" : false, "suffix" : "" }, { "dropping-particle" : "", "family" : "Koho", "given" : "Petteri", "non-dropping-particle" : "", "parse-names" : false, "suffix" : "" }, { "dropping-particle" : "", "family" : "Pohjolainen", "given" : "Timo", "non-dropping-particle" : "", "parse-names" : false, "suffix" : "" }, { "dropping-particle" : "", "family" : "Kautiainen", "given" : "Hannu", "non-dropping-particle" : "", "parse-names" : false, "suffix" : "" }, { "dropping-particle" : "", "family" : "Haanp\u00e4\u00e4", "given" : "Maija", "non-dropping-particle" : "", "parse-names" : false, "suffix" : "" }, { "dropping-particle" : "", "family" : "Hurri", "given" : "Heikki", "non-dropping-particle" : "", "parse-names" : false, "suffix" : "" } ], "container-title" : "Journal of Health Psychology", "id" : "ITEM-1", "issue" : "2", "issued" : { "date-parts" : [ [ "2013" ] ] }, "page" : "167-175", "title" : "Anxiety and depression are independent predictors of quality of life of patients with chronic musculoskeletal pain", "type" : "article-journal", "volume" : "18" }, "uris" : [ "http://www.mendeley.com/documents/?uuid=0d6a0470-acfd-4d12-84b3-d364fa8b82af" ] } ], "mendeley" : { "formattedCitation" : "[95]", "plainTextFormattedCitation" : "[95]", "previouslyFormattedCitation" : "[9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95]</w:t>
            </w:r>
            <w:r w:rsidRPr="006C6F78">
              <w:rPr>
                <w:rFonts w:ascii="Times New Roman" w:hAnsi="Times New Roman" w:cs="Times New Roman"/>
                <w:sz w:val="14"/>
                <w:szCs w:val="14"/>
                <w:lang w:val="en-GB"/>
              </w:rPr>
              <w:fldChar w:fldCharType="end"/>
            </w:r>
          </w:p>
        </w:tc>
        <w:tc>
          <w:tcPr>
            <w:tcW w:w="761" w:type="dxa"/>
          </w:tcPr>
          <w:p w14:paraId="345AC4E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3</w:t>
            </w:r>
          </w:p>
        </w:tc>
        <w:tc>
          <w:tcPr>
            <w:tcW w:w="956" w:type="dxa"/>
          </w:tcPr>
          <w:p w14:paraId="1940906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41 (111 included the final analysis)</w:t>
            </w:r>
          </w:p>
        </w:tc>
        <w:tc>
          <w:tcPr>
            <w:tcW w:w="890" w:type="dxa"/>
          </w:tcPr>
          <w:p w14:paraId="5CF0D25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 (SD 8)</w:t>
            </w:r>
          </w:p>
        </w:tc>
        <w:tc>
          <w:tcPr>
            <w:tcW w:w="844" w:type="dxa"/>
          </w:tcPr>
          <w:p w14:paraId="1DC2A81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4FB7CC61" w14:textId="77777777" w:rsidR="00D62FB6" w:rsidRPr="006C6F78" w:rsidRDefault="00D62FB6" w:rsidP="000E4AB9">
            <w:pPr>
              <w:autoSpaceDE w:val="0"/>
              <w:autoSpaceDN w:val="0"/>
              <w:adjustRightInd w:val="0"/>
              <w:jc w:val="center"/>
              <w:rPr>
                <w:rFonts w:ascii="Times New Roman" w:eastAsia="SymbolMT" w:hAnsi="Times New Roman" w:cs="Times New Roman"/>
                <w:sz w:val="14"/>
                <w:szCs w:val="14"/>
                <w:lang w:val="en-GB"/>
              </w:rPr>
            </w:pPr>
            <w:r w:rsidRPr="006C6F78">
              <w:rPr>
                <w:rFonts w:ascii="Times New Roman" w:eastAsia="SymbolMT" w:hAnsi="Times New Roman" w:cs="Times New Roman"/>
                <w:sz w:val="14"/>
                <w:szCs w:val="14"/>
                <w:lang w:val="en-GB"/>
              </w:rPr>
              <w:t>≤1, years (5 (SD 5));</w:t>
            </w:r>
          </w:p>
          <w:p w14:paraId="59288465" w14:textId="77777777" w:rsidR="00D62FB6" w:rsidRPr="006C6F78" w:rsidRDefault="00D62FB6" w:rsidP="000E4AB9">
            <w:pPr>
              <w:autoSpaceDE w:val="0"/>
              <w:autoSpaceDN w:val="0"/>
              <w:adjustRightInd w:val="0"/>
              <w:jc w:val="center"/>
              <w:rPr>
                <w:rFonts w:ascii="Times New Roman" w:eastAsia="SymbolMT" w:hAnsi="Times New Roman" w:cs="Times New Roman"/>
                <w:sz w:val="14"/>
                <w:szCs w:val="14"/>
                <w:lang w:val="en-GB"/>
              </w:rPr>
            </w:pPr>
            <w:r w:rsidRPr="006C6F78">
              <w:rPr>
                <w:rFonts w:ascii="Times New Roman" w:eastAsia="SymbolMT" w:hAnsi="Times New Roman" w:cs="Times New Roman"/>
                <w:sz w:val="14"/>
                <w:szCs w:val="14"/>
                <w:lang w:val="en-GB"/>
              </w:rPr>
              <w:t>1–5, years (76 (SD 68));</w:t>
            </w:r>
          </w:p>
          <w:p w14:paraId="026C0AC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eastAsia="SymbolMT" w:hAnsi="Times New Roman" w:cs="Times New Roman"/>
                <w:sz w:val="14"/>
                <w:szCs w:val="14"/>
                <w:lang w:val="en-GB"/>
              </w:rPr>
              <w:t>&gt; 5 years (30 (SD 27))</w:t>
            </w:r>
          </w:p>
        </w:tc>
        <w:tc>
          <w:tcPr>
            <w:tcW w:w="1130" w:type="dxa"/>
          </w:tcPr>
          <w:p w14:paraId="05E575D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 (no mentioned which version)</w:t>
            </w:r>
          </w:p>
        </w:tc>
        <w:tc>
          <w:tcPr>
            <w:tcW w:w="1060" w:type="dxa"/>
          </w:tcPr>
          <w:p w14:paraId="4EE5956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58A0EC3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3092F52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he Health State Descriptive System (15D)</w:t>
            </w:r>
          </w:p>
        </w:tc>
        <w:tc>
          <w:tcPr>
            <w:tcW w:w="1078" w:type="dxa"/>
          </w:tcPr>
          <w:p w14:paraId="10D4176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3392F81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twelve months (T1)</w:t>
            </w:r>
          </w:p>
        </w:tc>
      </w:tr>
      <w:tr w:rsidR="00D62FB6" w:rsidRPr="006C6F78" w14:paraId="7C8523F2" w14:textId="77777777" w:rsidTr="000E4AB9">
        <w:tc>
          <w:tcPr>
            <w:tcW w:w="992" w:type="dxa"/>
          </w:tcPr>
          <w:p w14:paraId="74431A5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Oskay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906/sag-1702-93", "ISSN" : "13000144", "PMID" : "29151302", "abstract" : "Background/aim: Our aim was to investigate the association of kinesiophobia with pain, quality of life, clinical measures, and depression in patients with ankylosing spondylitis (AS). Materials and methods: Patients with AS (n: 163) were enrolled in the study. Kinesiophobia was evaluated with the Tampa Scale of Kinesiophobia (TSK), pain with a visual analog scale (VAS), mobility with Bath Ankylosing Spondylitis Metrology Index (BASMI), disease activity with the Bath AS Disease Activity Index (BASDAI), functional status with the Bath AS Functional Index (BASFI), depression level with Beck's Depression Inventory (BDI), and quality of life with the AS Quality of Life Questionnaire (ASQoL). Besides correlation analysis, outcome measures were compared between patients with (TSK ? 37) and without (TSK &lt; 37) kinesiophobia. Results: Kinesiophobia was found to be common with a percentage of 66.6%. TSK scores were correlated with VAS, BASFI, ASQoL, and BDI scores (r = 0.259, r = 0.294, r = 0.392, and r = 0.398, respectively; P &lt; 0.05 for each). There were no correlations between TSK and the BASDAI and BASMI scores (r = 0.142, r = 0.198, respectively; P &gt; 0.05). Patients with kinesiophobia had more pain and poorer BASFI, ASQoL, and BDI scores than patients without kinesiophobia (P &lt; 0.05).Conclusion: Our study is the first study that investigated the relationship between kinesiophobia and other clinical measures in AS patients. Pain and psychological status have an impact on fear of movement and thus functional status and quality of life.", "author" : [ { "dropping-particle" : "", "family" : "Oskay", "given" : "Deran", "non-dropping-particle" : "", "parse-names" : false, "suffix" : "" }, { "dropping-particle" : "", "family" : "Tuna", "given" : "Zeynep", "non-dropping-particle" : "", "parse-names" : false, "suffix" : "" }, { "dropping-particle" : "", "family" : "D\u00fczg\u00fcn", "given" : "\u0130rem", "non-dropping-particle" : "", "parse-names" : false, "suffix" : "" }, { "dropping-particle" : "", "family" : "Elbasan", "given" : "B\u00fclent", "non-dropping-particle" : "", "parse-names" : false, "suffix" : "" }, { "dropping-particle" : "", "family" : "Yakut", "given" : "Yavuz", "non-dropping-particle" : "", "parse-names" : false, "suffix" : "" }, { "dropping-particle" : "", "family" : "Tufan", "given" : "Abdurrahman", "non-dropping-particle" : "", "parse-names" : false, "suffix" : "" } ], "container-title" : "Turkish Journal of Medical Sciences", "id" : "ITEM-1", "issue" : "5", "issued" : { "date-parts" : [ [ "2017" ] ] }, "page" : "1340-1347", "title" : "Relationship between kinesiophobia and pain, quality of life, functional status, disease activity, mobility, and depression in patients with ankylosing spondylitis", "type" : "article-journal", "volume" : "47" }, "uris" : [ "http://www.mendeley.com/documents/?uuid=0d8b4bdc-7374-450f-a603-cc3397600e5c" ] } ], "mendeley" : { "formattedCitation" : "[29]", "plainTextFormattedCitation" : "[29]", "previouslyFormattedCitation" : "[29]"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29]</w:t>
            </w:r>
            <w:r w:rsidRPr="006C6F78">
              <w:rPr>
                <w:rFonts w:ascii="Times New Roman" w:hAnsi="Times New Roman" w:cs="Times New Roman"/>
                <w:sz w:val="14"/>
                <w:szCs w:val="14"/>
                <w:lang w:val="en-GB"/>
              </w:rPr>
              <w:fldChar w:fldCharType="end"/>
            </w:r>
          </w:p>
        </w:tc>
        <w:tc>
          <w:tcPr>
            <w:tcW w:w="761" w:type="dxa"/>
          </w:tcPr>
          <w:p w14:paraId="4D5693C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7</w:t>
            </w:r>
          </w:p>
        </w:tc>
        <w:tc>
          <w:tcPr>
            <w:tcW w:w="956" w:type="dxa"/>
          </w:tcPr>
          <w:p w14:paraId="0D705C9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63</w:t>
            </w:r>
          </w:p>
        </w:tc>
        <w:tc>
          <w:tcPr>
            <w:tcW w:w="890" w:type="dxa"/>
          </w:tcPr>
          <w:p w14:paraId="2A9BD24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ow kinesiophobia 38.6 (SD 12); high kinesiophobia 37.6 (SD 10)</w:t>
            </w:r>
          </w:p>
        </w:tc>
        <w:tc>
          <w:tcPr>
            <w:tcW w:w="844" w:type="dxa"/>
          </w:tcPr>
          <w:p w14:paraId="36DF09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S</w:t>
            </w:r>
          </w:p>
        </w:tc>
        <w:tc>
          <w:tcPr>
            <w:tcW w:w="836" w:type="dxa"/>
          </w:tcPr>
          <w:p w14:paraId="257931FA" w14:textId="77777777" w:rsidR="00D62FB6" w:rsidRPr="006C6F78" w:rsidRDefault="00D62FB6" w:rsidP="000E4AB9">
            <w:pPr>
              <w:autoSpaceDE w:val="0"/>
              <w:autoSpaceDN w:val="0"/>
              <w:adjustRightInd w:val="0"/>
              <w:jc w:val="center"/>
              <w:rPr>
                <w:rFonts w:ascii="Times New Roman" w:eastAsia="SymbolMT" w:hAnsi="Times New Roman" w:cs="Times New Roman"/>
                <w:sz w:val="14"/>
                <w:szCs w:val="14"/>
                <w:lang w:val="en-GB"/>
              </w:rPr>
            </w:pPr>
            <w:r w:rsidRPr="006C6F78">
              <w:rPr>
                <w:rFonts w:ascii="Times New Roman" w:eastAsia="SymbolMT" w:hAnsi="Times New Roman" w:cs="Times New Roman"/>
                <w:sz w:val="14"/>
                <w:szCs w:val="14"/>
                <w:lang w:val="en-GB"/>
              </w:rPr>
              <w:t>More than three months</w:t>
            </w:r>
          </w:p>
        </w:tc>
        <w:tc>
          <w:tcPr>
            <w:tcW w:w="1130" w:type="dxa"/>
          </w:tcPr>
          <w:p w14:paraId="357F111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6BEC3C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BASFI</w:t>
            </w:r>
          </w:p>
        </w:tc>
        <w:tc>
          <w:tcPr>
            <w:tcW w:w="1060" w:type="dxa"/>
          </w:tcPr>
          <w:p w14:paraId="3F6A1DE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650B35D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SQoL</w:t>
            </w:r>
          </w:p>
        </w:tc>
        <w:tc>
          <w:tcPr>
            <w:tcW w:w="1078" w:type="dxa"/>
          </w:tcPr>
          <w:p w14:paraId="7A1D2EA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4C949E2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333D7C9" w14:textId="77777777" w:rsidTr="000E4AB9">
        <w:tc>
          <w:tcPr>
            <w:tcW w:w="992" w:type="dxa"/>
          </w:tcPr>
          <w:p w14:paraId="1AC107E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Picavet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3/aje/kwf136", "ISBN" : "0002-9262", "ISSN" : "00029262", "PMID" : "12446259", "abstract" : "By using a population-based cohort of the general Dutch population, the authors studied whether an excessively negative orientation toward pain (pain catastrophizing) and fear of movement/(re)injury (kinesiophobia) are important in the etiology of chronic low back pain and associated disability, as clinical studies have suggested. A total of 1,845 of the 2,338 inhabitants (without severe disease) aged 25-64 years who participated in a 1998 population-based questionnaire survey on musculoskeletal pain were sent a second questionnaire after 6 months; 1,571 (85 percent) participated. For subjects with low back pain at baseline, a high level of pain catastrophizing predicted low back pain at follow-up (odds ratio (OR) = 1.7, 95% confidence interval (CI): 1.0, 2.8) and chronic low back pain (OR = 1.7, 95% CI: 1.0, 2.3), in particular severe low back pain (OR = 3.0, 95% CI: 1.7, 5.2) and low back pain with disability (OR = 3.0, 95% CI: 1.7, 5.4). A high level of kinesiophobia showed similar associations. The significant associations remained after adjustment for pain duration, pain severity, or disability at baseline. For those without low back pain at baseline, a high level of pain catastrophizing or kinesiophobia predicted low back pain with disability during follow-up. These cognitive and emotional factors should be considered when prevention programs are developed for chronic low back pain and related disability.", "author" : [ { "dropping-particle" : "", "family" : "Picavet", "given" : "H. Susan J", "non-dropping-particle" : "", "parse-names" : false, "suffix" : "" }, { "dropping-particle" : "", "family" : "Vlaeyen", "given" : "Johan W S", "non-dropping-particle" : "", "parse-names" : false, "suffix" : "" }, { "dropping-particle" : "", "family" : "Schouten", "given" : "Jan S A G", "non-dropping-particle" : "", "parse-names" : false, "suffix" : "" } ], "container-title" : "American Journal of Epidemiology", "id" : "ITEM-1", "issue" : "11", "issued" : { "date-parts" : [ [ "2002" ] ] }, "page" : "1028-1034", "title" : "Pain catastrophizing and kinesiophobia: Predictors of chronic low back pain", "type" : "article-journal", "volume" : "156" }, "uris" : [ "http://www.mendeley.com/documents/?uuid=21325154-370d-4339-9cd4-5bebc1fab977" ] } ], "mendeley" : { "formattedCitation" : "[16]", "plainTextFormattedCitation" : "[16]", "previouslyFormattedCitation" : "[1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16]</w:t>
            </w:r>
            <w:r w:rsidRPr="006C6F78">
              <w:rPr>
                <w:rFonts w:ascii="Times New Roman" w:hAnsi="Times New Roman" w:cs="Times New Roman"/>
                <w:sz w:val="14"/>
                <w:szCs w:val="14"/>
                <w:lang w:val="en-GB"/>
              </w:rPr>
              <w:fldChar w:fldCharType="end"/>
            </w:r>
          </w:p>
        </w:tc>
        <w:tc>
          <w:tcPr>
            <w:tcW w:w="761" w:type="dxa"/>
          </w:tcPr>
          <w:p w14:paraId="7A5A099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2</w:t>
            </w:r>
          </w:p>
        </w:tc>
        <w:tc>
          <w:tcPr>
            <w:tcW w:w="956" w:type="dxa"/>
          </w:tcPr>
          <w:p w14:paraId="6B2F587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571 (188 with CLBP)</w:t>
            </w:r>
          </w:p>
        </w:tc>
        <w:tc>
          <w:tcPr>
            <w:tcW w:w="890" w:type="dxa"/>
          </w:tcPr>
          <w:p w14:paraId="1261F9C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844" w:type="dxa"/>
          </w:tcPr>
          <w:p w14:paraId="53B8A08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6CF28B2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ore than three months</w:t>
            </w:r>
          </w:p>
        </w:tc>
        <w:tc>
          <w:tcPr>
            <w:tcW w:w="1130" w:type="dxa"/>
          </w:tcPr>
          <w:p w14:paraId="2FD1D8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0730A0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QBPDS</w:t>
            </w:r>
          </w:p>
        </w:tc>
        <w:tc>
          <w:tcPr>
            <w:tcW w:w="1060" w:type="dxa"/>
          </w:tcPr>
          <w:p w14:paraId="785518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739E505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1B7C3B6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08006BC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six months (T1)</w:t>
            </w:r>
          </w:p>
        </w:tc>
      </w:tr>
      <w:tr w:rsidR="00D62FB6" w:rsidRPr="006C6F78" w14:paraId="10483E66" w14:textId="77777777" w:rsidTr="000E4AB9">
        <w:tc>
          <w:tcPr>
            <w:tcW w:w="992" w:type="dxa"/>
          </w:tcPr>
          <w:p w14:paraId="46EA04B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Roelof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ejpain.2003.11.016", "ISBN" : "3143388161", "ISSN" : "10903801", "PMID" : "15324781", "abstract" : "The present study attempted to replicate the robustness of a two-factor model of the Tampa Scale for Kinesiophobia (TSK) in chronic low back pain (CLBP) patients and fibromyalgia patients, by means of confirmatory factor analysis. Construct and predictive validity of the TSK subscales were also examined. Results clearly indicated that a two-factor model fitted best in both pain samples. These two factors were labelled somatic focus, which reflects the belief in underlying and serious medical problems, and activity avoidance, which reflects the belief that activity may result in (re)injury or increased pain. Construct validity of the TSK and its subscales was supported by moderate correlation coefficients with self-report measures of pain-related fear, pain catastrophising, and disability, predominantly in patients with CLBP. Predictive validity was supported by moderate correlation coefficients with performance on physical performance tests (i.e., lifting tasks, bicycle task) mainly in CLBP patients. Implications of the results are discussed and directions for future research are provided. \u00a9 2003 European Federation of Chapters of the International Association for the Study of Pain. Published by Elsevier Ltd. All rights reserved.", "author" : [ { "dropping-particle" : "", "family" : "Roelofs", "given" : "Jeffrey", "non-dropping-particle" : "", "parse-names" : false, "suffix" : "" }, { "dropping-particle" : "", "family" : "Goubert", "given" : "Liesbet", "non-dropping-particle" : "", "parse-names" : false, "suffix" : "" }, { "dropping-particle" : "", "family" : "Peters", "given" : "Madelon L.", "non-dropping-particle" : "", "parse-names" : false, "suffix" : "" }, { "dropping-particle" : "", "family" : "Vlaeyen", "given" : "Johan W.S.", "non-dropping-particle" : "", "parse-names" : false, "suffix" : "" }, { "dropping-particle" : "", "family" : "Crombez", "given" : "Geert", "non-dropping-particle" : "", "parse-names" : false, "suffix" : "" } ], "container-title" : "European Journal of Pain", "id" : "ITEM-1", "issue" : "5", "issued" : { "date-parts" : [ [ "2004" ] ] }, "page" : "495-502", "title" : "The Tampa Scale for Kinesiophobia: Further examination of psychometric properties in patients with chronic low back pain and fibromyalgia", "type" : "article-journal", "volume" : "8" }, "uris" : [ "http://www.mendeley.com/documents/?uuid=a35d9a1e-d2a2-4cb9-9a4d-ded47cd251c1" ] } ], "mendeley" : { "formattedCitation" : "[55]", "plainTextFormattedCitation" : "[55]", "previouslyFormattedCitation" : "[5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5]</w:t>
            </w:r>
            <w:r w:rsidRPr="006C6F78">
              <w:rPr>
                <w:rFonts w:ascii="Times New Roman" w:hAnsi="Times New Roman" w:cs="Times New Roman"/>
                <w:sz w:val="14"/>
                <w:szCs w:val="14"/>
                <w:lang w:val="en-GB"/>
              </w:rPr>
              <w:fldChar w:fldCharType="end"/>
            </w:r>
          </w:p>
        </w:tc>
        <w:tc>
          <w:tcPr>
            <w:tcW w:w="761" w:type="dxa"/>
          </w:tcPr>
          <w:p w14:paraId="1AC40AB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4</w:t>
            </w:r>
          </w:p>
        </w:tc>
        <w:tc>
          <w:tcPr>
            <w:tcW w:w="956" w:type="dxa"/>
          </w:tcPr>
          <w:p w14:paraId="6DDC02B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16 (CLBP 225; FM 391)</w:t>
            </w:r>
          </w:p>
        </w:tc>
        <w:tc>
          <w:tcPr>
            <w:tcW w:w="890" w:type="dxa"/>
          </w:tcPr>
          <w:p w14:paraId="2C6035F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 50.0 (SD 14.0); FM 47.4 (SD 10.0)</w:t>
            </w:r>
          </w:p>
        </w:tc>
        <w:tc>
          <w:tcPr>
            <w:tcW w:w="844" w:type="dxa"/>
          </w:tcPr>
          <w:p w14:paraId="020218E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2582DC5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 75 months (SD 93); FM 159 months (SD 115)</w:t>
            </w:r>
          </w:p>
        </w:tc>
        <w:tc>
          <w:tcPr>
            <w:tcW w:w="1130" w:type="dxa"/>
          </w:tcPr>
          <w:p w14:paraId="284AED5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5D7EF76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 (QBPDS); FM (DRI)</w:t>
            </w:r>
          </w:p>
        </w:tc>
        <w:tc>
          <w:tcPr>
            <w:tcW w:w="1060" w:type="dxa"/>
          </w:tcPr>
          <w:p w14:paraId="6AE5B5A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0976D15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2E48B77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36B31C0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5D30D16" w14:textId="77777777" w:rsidTr="000E4AB9">
        <w:tc>
          <w:tcPr>
            <w:tcW w:w="992" w:type="dxa"/>
          </w:tcPr>
          <w:p w14:paraId="3E8E857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Roelofs b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07.01.008", "ISBN" : "0304-3959", "ISSN" : "03043959", "PMID" : "17317011", "abstract" : "The aims of the current study were twofold. First, the factor structure, reliability (i.e., internal consistency), and validity (i.e., concurrent criterion validity) of the Tampa Scale for Kinesiophobia (TSK), a measure of fear of movement and (re)injury, were investigated in a Dutch sample of patients with work-related upper extremity disorders (study 1). More specifically, examination of the factor structure involved a test of three competitive models: the one-factor model of all 17 TSK items, a one-factor model of the TSK (Woby SR, Roach NK, Urmston M, Watson P. Psychometric properties of the TSK-11: a shortened version of the Tampa Scale for Kinesiophobia. Pain 2005;117:137-44.), and a two-factor model of the TSK-11. Second, invariance of the aforementioned TSK models was examined in patients with chronic musculoskeletal pain conditions (i.e., work-related upper extremity disorders, chronic low back pain, fibromyalgia, osteoarthritis) from The Netherlands, Sweden, and Canada was assessed (study 2). Results from study 1 showed that the two-factor model of the TSK-11 consisting of 'somatic focus' (TSK-SF) and 'activity avoidance' (TSK-AA) had the best fit. The TSK factors showed reasonable internal consistency, and were modestly but significantly related to disability, supporting the concurrent criterion validity of the TSK scales. Results from study 2 showed that the two-factor model of the TSK-11 was invariant across pain diagnoses and Dutch, Swedish, and Canadian samples. Altogether, we consider the TSK-11 and its two subscales a psychometrically sound instrument of fear of movement and (re)injury and recommend to use this measure in future research as well as in clinical settings. \u00a9 2007 International Association for the Study of Pain.", "author" : [ { "dropping-particle" : "", "family" : "Roelofs", "given" : "Jeffrey", "non-dropping-particle" : "", "parse-names" : false, "suffix" : "" }, { "dropping-particle" : "", "family" : "Sluiter", "given" : "Judith K.", "non-dropping-particle" : "", "parse-names" : false, "suffix" : "" }, { "dropping-particle" : "", "family" : "Frings-Dresen", "given" : "Monique H W", "non-dropping-particle" : "", "parse-names" : false, "suffix" : "" }, { "dropping-particle" : "", "family" : "Goossens", "given" : "Mari\u00eblle", "non-dropping-particle" : "", "parse-names" : false, "suffix" : "" }, { "dropping-particle" : "", "family" : "Thibault", "given" : "Pascal", "non-dropping-particle" : "", "parse-names" : false, "suffix" : "" }, { "dropping-particle" : "", "family" : "Boersma", "given" : "Katja", "non-dropping-particle" : "", "parse-names" : false, "suffix" : "" }, { "dropping-particle" : "", "family" : "Vlaeyen", "given" : "Johan W S", "non-dropping-particle" : "", "parse-names" : false, "suffix" : "" } ], "container-title" : "Pain", "id" : "ITEM-1", "issue" : "1-2", "issued" : { "date-parts" : [ [ "2007" ] ] }, "page" : "181-190", "title" : "Fear of movement and (re)injury in chronic musculoskeletal pain: Evidence for an invariant two-factor model of the Tampa Scale for Kinesiophobia across pain diagnoses and Dutch, Swedish, and Canadian samples", "type" : "article-journal", "volume" : "131" }, "uris" : [ "http://www.mendeley.com/documents/?uuid=fc3dd0f3-76f0-40f5-9764-06d7e1d9c2d9" ] } ], "mendeley" : { "formattedCitation" : "[56]", "plainTextFormattedCitation" : "[56]", "previouslyFormattedCitation" : "[5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6]</w:t>
            </w:r>
            <w:r w:rsidRPr="006C6F78">
              <w:rPr>
                <w:rFonts w:ascii="Times New Roman" w:hAnsi="Times New Roman" w:cs="Times New Roman"/>
                <w:sz w:val="14"/>
                <w:szCs w:val="14"/>
                <w:lang w:val="en-GB"/>
              </w:rPr>
              <w:fldChar w:fldCharType="end"/>
            </w:r>
          </w:p>
        </w:tc>
        <w:tc>
          <w:tcPr>
            <w:tcW w:w="761" w:type="dxa"/>
          </w:tcPr>
          <w:p w14:paraId="7CA2880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7</w:t>
            </w:r>
          </w:p>
        </w:tc>
        <w:tc>
          <w:tcPr>
            <w:tcW w:w="956" w:type="dxa"/>
          </w:tcPr>
          <w:p w14:paraId="0249936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09</w:t>
            </w:r>
          </w:p>
        </w:tc>
        <w:tc>
          <w:tcPr>
            <w:tcW w:w="890" w:type="dxa"/>
          </w:tcPr>
          <w:p w14:paraId="5BA8402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1.7 (SD 8.7)</w:t>
            </w:r>
          </w:p>
        </w:tc>
        <w:tc>
          <w:tcPr>
            <w:tcW w:w="844" w:type="dxa"/>
          </w:tcPr>
          <w:p w14:paraId="60B267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372AF54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ore than three months</w:t>
            </w:r>
          </w:p>
        </w:tc>
        <w:tc>
          <w:tcPr>
            <w:tcW w:w="1130" w:type="dxa"/>
          </w:tcPr>
          <w:p w14:paraId="061005D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 (TSK-SF and TSK-AA)</w:t>
            </w:r>
          </w:p>
        </w:tc>
        <w:tc>
          <w:tcPr>
            <w:tcW w:w="1060" w:type="dxa"/>
          </w:tcPr>
          <w:p w14:paraId="2FBD2EF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ASH</w:t>
            </w:r>
          </w:p>
        </w:tc>
        <w:tc>
          <w:tcPr>
            <w:tcW w:w="1060" w:type="dxa"/>
          </w:tcPr>
          <w:p w14:paraId="07C0CC5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0A6B3DE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F32B82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7CEDBC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638554DE" w14:textId="77777777" w:rsidTr="000E4AB9">
        <w:tc>
          <w:tcPr>
            <w:tcW w:w="992" w:type="dxa"/>
          </w:tcPr>
          <w:p w14:paraId="0CA9AEA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Russek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7/s10067-014-2494-5", "ISBN" : "0770-3198", "ISSN" : "14349949", "PMID" : "24481649", "abstract" : "Fear of movement may contribute to functional limitations and loss of well-being among individuals with fibromyalgia (FM). The objectives of this study were to assess factors contributing to movement-related fear and to explore relationships among these factors, function and wellness, in a widespread population of people with FM. This was an internet survey of individuals with FM. Respondents completed a battery of surveys including the Fibromyalgia Impact Questionnaire-Revised (FIQR), Tampa Scale of Kinesiophobia (TSK), Activities-Specific Balance Confidence Scale (ABC), Primary Care Posttraumatic Stress Disorder screen (PC-PTSD), Vertigo Symptom Scale (VSS-SF), a joint hypermobility syndrome screen (JHS), and screening questions related to obsessive-compulsive personality disorder (OCPD), physical activity, work status, and demographics. Analysis included descriptive statistics, Pearson product-moment correlations, and linear regression. Over a 2-year period, 1,125 people (97.6\u00a0% female) completed the survey battery. Kinesiophobia was present in 72.9\u00a0% of the respondents, balance confidence was compromised in 74.8\u00a0%, PTSD likely in 60.4\u00a0%, joint hypermobility syndrome likely in 46.6\u00a0%, and OCPD tendencies in 26.8\u00a0%. The total FIQR and FIQR perceived function subscores were highly correlated (p\u2009&lt;\u20090.0005, r\u2009&gt;\u20090.4) with pain, kinesiophobia, balance confidence, and vertigo. Reported activity level had poor correlation (r\u2009&lt;\u20090.25) with all measured variables. Pain, ABC, VSS, and TSK predicted FIQR and FIQR-pf, explaining 65 and 48\u00a0% of the variance, respectively. Kinesiophobia, balance complaints, vertigo, PTSD, and joint hypermobility were common in this population of people with FM. Sources of movement-related fear correlated to overall wellness and perceived function as measured by the FIQR and FIQR-pf.", "author" : [ { "dropping-particle" : "", "family" : "Russek", "given" : "Leslie", "non-dropping-particle" : "", "parse-names" : false, "suffix" : "" }, { "dropping-particle" : "", "family" : "Gardner", "given" : "Sarah", "non-dropping-particle" : "", "parse-names" : false, "suffix" : "" }, { "dropping-particle" : "", "family" : "Maguire", "given" : "Kelly", "non-dropping-particle" : "", "parse-names" : false, "suffix" : "" }, { "dropping-particle" : "", "family" : "Stevens", "given" : "Caitlin", "non-dropping-particle" : "", "parse-names" : false, "suffix" : "" }, { "dropping-particle" : "", "family" : "Brown", "given" : "Erica Z.", "non-dropping-particle" : "", "parse-names" : false, "suffix" : "" }, { "dropping-particle" : "", "family" : "Jayawardana", "given" : "Veroni", "non-dropping-particle" : "", "parse-names" : false, "suffix" : "" }, { "dropping-particle" : "", "family" : "Mondal", "given" : "Sumona", "non-dropping-particle" : "", "parse-names" : false, "suffix" : "" } ], "container-title" : "Clinical Rheumatology", "id" : "ITEM-1", "issue" : "6", "issued" : { "date-parts" : [ [ "2014" ] ] }, "page" : "1109-1119", "title" : "A cross-sectional survey assessing sources of movement-related fear among people with fibromyalgia syndrome", "type" : "article-journal", "volume" : "34" }, "uris" : [ "http://www.mendeley.com/documents/?uuid=c31c0563-50d8-41d7-9d8e-d930293acb13" ] } ], "mendeley" : { "formattedCitation" : "[77]", "plainTextFormattedCitation" : "[77]", "previouslyFormattedCitation" : "[7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7]</w:t>
            </w:r>
            <w:r w:rsidRPr="006C6F78">
              <w:rPr>
                <w:rFonts w:ascii="Times New Roman" w:hAnsi="Times New Roman" w:cs="Times New Roman"/>
                <w:sz w:val="14"/>
                <w:szCs w:val="14"/>
                <w:lang w:val="en-GB"/>
              </w:rPr>
              <w:fldChar w:fldCharType="end"/>
            </w:r>
          </w:p>
        </w:tc>
        <w:tc>
          <w:tcPr>
            <w:tcW w:w="761" w:type="dxa"/>
          </w:tcPr>
          <w:p w14:paraId="649E163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4</w:t>
            </w:r>
          </w:p>
        </w:tc>
        <w:tc>
          <w:tcPr>
            <w:tcW w:w="956" w:type="dxa"/>
          </w:tcPr>
          <w:p w14:paraId="1FC6CB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25</w:t>
            </w:r>
          </w:p>
        </w:tc>
        <w:tc>
          <w:tcPr>
            <w:tcW w:w="890" w:type="dxa"/>
          </w:tcPr>
          <w:p w14:paraId="28768B6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49</w:t>
            </w:r>
          </w:p>
        </w:tc>
        <w:tc>
          <w:tcPr>
            <w:tcW w:w="844" w:type="dxa"/>
          </w:tcPr>
          <w:p w14:paraId="66CDFB5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M</w:t>
            </w:r>
          </w:p>
        </w:tc>
        <w:tc>
          <w:tcPr>
            <w:tcW w:w="836" w:type="dxa"/>
          </w:tcPr>
          <w:p w14:paraId="072F9F5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10 years</w:t>
            </w:r>
          </w:p>
        </w:tc>
        <w:tc>
          <w:tcPr>
            <w:tcW w:w="1130" w:type="dxa"/>
          </w:tcPr>
          <w:p w14:paraId="490137B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4EC3DA5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IQR and FIQR-pf</w:t>
            </w:r>
          </w:p>
        </w:tc>
        <w:tc>
          <w:tcPr>
            <w:tcW w:w="1060" w:type="dxa"/>
          </w:tcPr>
          <w:p w14:paraId="4A9B706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 from FIQR)</w:t>
            </w:r>
          </w:p>
        </w:tc>
        <w:tc>
          <w:tcPr>
            <w:tcW w:w="938" w:type="dxa"/>
          </w:tcPr>
          <w:p w14:paraId="483304F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6853504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5F3A882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7E6AAF1E" w14:textId="77777777" w:rsidTr="000E4AB9">
        <w:tc>
          <w:tcPr>
            <w:tcW w:w="992" w:type="dxa"/>
          </w:tcPr>
          <w:p w14:paraId="0D15C4A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Rusu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86/1471-2474-15-280", "ISSN" : "14712474", "PMID" : "25138111", "abstract" : "BACKGROUND: The Tampa Scale for Kinesiophobia (TSK), an instrument for measuring fear of movement/(re)injury, has been confirmed as an important predictor for the persistence of pain-related disability. The aims of this study were to evaluate the psychometric properties of a German version of the TSK (TSK-GV), examining aspects of content validity with special focus on fear-avoidance and endurance, and to confirm criterion-related validity in patients with low back pain (LBP). METHODS: A total of 191 patients with LBP were included in this study. Several models with different factor structures from published studies were compared in a confirmatory factor analysis. Internal consistencies of the TSK-GV and its subscales were examined, and correlations with related self-report measures were calculated. RESULTS: The internal consistency of the TSK-GV was \u03b1 = 0.73. A two-factor model with 11 items was found to be the best fit for our data. The two factors were labelled Somatic Focus (SF) and Activity Avoidance (AA). The total score, SF and AA revealed moderate to high correlations with other fear-avoidance variables. CONCLUSIONS: The TSK-GV is a reliable and valid measure for assessing the fear of movement/(re)injury.", "author" : [ { "dropping-particle" : "", "family" : "Rusu", "given" : "Adina Carmen", "non-dropping-particle" : "", "parse-names" : false, "suffix" : "" }, { "dropping-particle" : "", "family" : "Kreddig", "given" : "Nina", "non-dropping-particle" : "", "parse-names" : false, "suffix" : "" }, { "dropping-particle" : "", "family" : "Hallner", "given" : "Dirk", "non-dropping-particle" : "", "parse-names" : false, "suffix" : "" }, { "dropping-particle" : "", "family" : "H\u00fclsebusch", "given" : "Janina", "non-dropping-particle" : "", "parse-names" : false, "suffix" : "" }, { "dropping-particle" : "", "family" : "Hasenbring", "given" : "Monika I.", "non-dropping-particle" : "", "parse-names" : false, "suffix" : "" } ], "container-title" : "BMC Musculoskeletal Disorders", "id" : "ITEM-1", "issue" : "1", "issued" : { "date-parts" : [ [ "2014" ] ] }, "page" : "1-9", "title" : "Fear of movement/(re)injury in low back pain: Confirmatory validation of a German version of the Tampa Scale for Kinesiophobia", "type" : "article-journal", "volume" : "15" }, "uris" : [ "http://www.mendeley.com/documents/?uuid=220f1e7b-bbef-4129-8ad6-3257e9341748" ] } ], "mendeley" : { "formattedCitation" : "[57]", "plainTextFormattedCitation" : "[57]", "previouslyFormattedCitation" : "[5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7]</w:t>
            </w:r>
            <w:r w:rsidRPr="006C6F78">
              <w:rPr>
                <w:rFonts w:ascii="Times New Roman" w:hAnsi="Times New Roman" w:cs="Times New Roman"/>
                <w:sz w:val="14"/>
                <w:szCs w:val="14"/>
                <w:lang w:val="en-GB"/>
              </w:rPr>
              <w:fldChar w:fldCharType="end"/>
            </w:r>
          </w:p>
        </w:tc>
        <w:tc>
          <w:tcPr>
            <w:tcW w:w="761" w:type="dxa"/>
          </w:tcPr>
          <w:p w14:paraId="17262C1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4</w:t>
            </w:r>
          </w:p>
        </w:tc>
        <w:tc>
          <w:tcPr>
            <w:tcW w:w="956" w:type="dxa"/>
          </w:tcPr>
          <w:p w14:paraId="2E77082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91</w:t>
            </w:r>
          </w:p>
        </w:tc>
        <w:tc>
          <w:tcPr>
            <w:tcW w:w="890" w:type="dxa"/>
          </w:tcPr>
          <w:p w14:paraId="2780EC8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0.1 (SD 11.3)</w:t>
            </w:r>
          </w:p>
        </w:tc>
        <w:tc>
          <w:tcPr>
            <w:tcW w:w="844" w:type="dxa"/>
          </w:tcPr>
          <w:p w14:paraId="17FDE20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01D45C1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2 years (SD 8.5)</w:t>
            </w:r>
          </w:p>
        </w:tc>
        <w:tc>
          <w:tcPr>
            <w:tcW w:w="1130" w:type="dxa"/>
          </w:tcPr>
          <w:p w14:paraId="4ADCBC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1147199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 and PDI</w:t>
            </w:r>
          </w:p>
        </w:tc>
        <w:tc>
          <w:tcPr>
            <w:tcW w:w="1060" w:type="dxa"/>
          </w:tcPr>
          <w:p w14:paraId="6FADD7D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RS)</w:t>
            </w:r>
          </w:p>
        </w:tc>
        <w:tc>
          <w:tcPr>
            <w:tcW w:w="938" w:type="dxa"/>
          </w:tcPr>
          <w:p w14:paraId="7B3E94C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2ADF1E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4C9EAD4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EFE22E6" w14:textId="77777777" w:rsidTr="000E4AB9">
        <w:tc>
          <w:tcPr>
            <w:tcW w:w="992" w:type="dxa"/>
          </w:tcPr>
          <w:p w14:paraId="5DCD1DC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Saavedra-Hernández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PHM.0b013e31827449a5", "ISSN" : "0894-9115", "PMID" : "23159953", "abstract" : "OBJECTIVE: The influence of physical and psychosocial variables on self-rated disability in patients with chronic mechanical neck pain has not been fully determined. This study examined the relationship of pain, physical impairment, and pain-related fear to disability in individuals with chronic mechanical neck pain.\\n\\nDESIGN: A cross-sectional study was conducted. Ninety-seven (n = 97) subjects (28 men, 69 women; mean age, 39.3 yrs) with chronic mechanical neck pain were prospectively recruited. Demographic information, duration of pain symptoms, pain intensity, pain-related fear, and cervical range of motion were collected on all subjects. Self-reported disability was measured with the Neck Disability Index. Correlation and regression analyses were performed to determine the association among the variables and to determine the proportions of explained variance in disability.\\n\\nRESULTS: Significant positive correlations existed between disability and previous history of neck pain (r = 0.45; P &lt; 0.001), disability and pain intensity (r = 0.32, P = 0.01), and disability and kinesiophobia (r = 0.23, P = 0.02). In addition, a significant negative correlation existed between disability and cervical extension range of motion (r = -0.18, P = 0.04). Stepwise regression analyses revealed that previous neck pain episodes, intensity of neck pain, kinesiophobia, and cervical extension range of motion were significant predictors of disability (r = 0.400; r adjusted = 0.372; F = 14.64; P &lt; 0.001).\\n\\nCONCLUSIONS: This study found that previous episodes of neck pain, pain intensity, pain-related fear, and cervical extension range of motion explained 37.2% of the variability of self-report disability. Future longitudinal studies will help to determine the clinical implications of these findings.", "author" : [ { "dropping-particle" : "", "family" : "Saavedra-Hern\u00e1ndez", "given" : "Manuel", "non-dropping-particle" : "", "parse-names" : false, "suffix" : "" }, { "dropping-particle" : "", "family" : "Castro-S\u00e1nchez", "given" : "Adelaida M.", "non-dropping-particle" : "", "parse-names" : false, "suffix" : "" }, { "dropping-particle" : "", "family" : "Cuesta-Vargas", "given" : "Antonio I.", "non-dropping-particle" : "", "parse-names" : false, "suffix" : "" }, { "dropping-particle" : "", "family" : "Cleland", "given" : "Joshua A.", "non-dropping-particle" : "", "parse-names" : false, "suffix" : "" }, { "dropping-particle" : "", "family" : "Fern\u00e1ndez-de-las-Pe\u00f1as", "given" : "C\u00e9sar", "non-dropping-particle" : "", "parse-names" : false, "suffix" : "" }, { "dropping-particle" : "", "family" : "Arroyo-Morales", "given" : "Manuel", "non-dropping-particle" : "", "parse-names" : false, "suffix" : "" } ], "container-title" : "American Journal of Physical Medicine &amp; Rehabilitation", "id" : "ITEM-1", "issue" : "12", "issued" : { "date-parts" : [ [ "2012" ] ] }, "page" : "1070-1076", "title" : "The Contribution of Previous Episodes of Pain, Pain Intensity, Physical Impairment, and Pain-Related Fear to Disability in Patients with Chronic Mechanical Neck Pain", "type" : "article-journal", "volume" : "91" }, "uris" : [ "http://www.mendeley.com/documents/?uuid=0758428a-b2ea-439c-8f39-53bcdab1e6ca" ] } ], "mendeley" : { "formattedCitation" : "[78]", "plainTextFormattedCitation" : "[78]", "previouslyFormattedCitation" : "[78]"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8]</w:t>
            </w:r>
            <w:r w:rsidRPr="006C6F78">
              <w:rPr>
                <w:rFonts w:ascii="Times New Roman" w:hAnsi="Times New Roman" w:cs="Times New Roman"/>
                <w:sz w:val="14"/>
                <w:szCs w:val="14"/>
                <w:lang w:val="en-GB"/>
              </w:rPr>
              <w:fldChar w:fldCharType="end"/>
            </w:r>
          </w:p>
        </w:tc>
        <w:tc>
          <w:tcPr>
            <w:tcW w:w="761" w:type="dxa"/>
          </w:tcPr>
          <w:p w14:paraId="20FCAD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2</w:t>
            </w:r>
          </w:p>
        </w:tc>
        <w:tc>
          <w:tcPr>
            <w:tcW w:w="956" w:type="dxa"/>
          </w:tcPr>
          <w:p w14:paraId="18865C1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7</w:t>
            </w:r>
          </w:p>
        </w:tc>
        <w:tc>
          <w:tcPr>
            <w:tcW w:w="890" w:type="dxa"/>
          </w:tcPr>
          <w:p w14:paraId="75882FA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 (range 19 to 59)</w:t>
            </w:r>
          </w:p>
        </w:tc>
        <w:tc>
          <w:tcPr>
            <w:tcW w:w="844" w:type="dxa"/>
          </w:tcPr>
          <w:p w14:paraId="049819B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NP</w:t>
            </w:r>
          </w:p>
        </w:tc>
        <w:tc>
          <w:tcPr>
            <w:tcW w:w="836" w:type="dxa"/>
          </w:tcPr>
          <w:p w14:paraId="5A1E6BD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3 months at least (exact data on the duration was lacking)</w:t>
            </w:r>
          </w:p>
        </w:tc>
        <w:tc>
          <w:tcPr>
            <w:tcW w:w="1130" w:type="dxa"/>
          </w:tcPr>
          <w:p w14:paraId="5C1C47C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43FACF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07FECC2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NPRS)</w:t>
            </w:r>
          </w:p>
        </w:tc>
        <w:tc>
          <w:tcPr>
            <w:tcW w:w="938" w:type="dxa"/>
          </w:tcPr>
          <w:p w14:paraId="54EB1B5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A846EE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5A0A59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BD5FF29" w14:textId="77777777" w:rsidTr="000E4AB9">
        <w:tc>
          <w:tcPr>
            <w:tcW w:w="992" w:type="dxa"/>
          </w:tcPr>
          <w:p w14:paraId="168D812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Schiphorst Preuper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7/s00586-008-0772-0", "ISBN" : "0940 6719", "ISSN" : "09406719", "PMID" : "18795346", "abstract" : "Cross sectional study, performed in an outpatient university based pain rehabilitation setting. To analyze the relationship between psychological factors (psychosocial distress, depression, self efficacy, self-esteem, fear of movement, pain cognitions and coping reactions) and performance-based and self-reported disability, as measured with a Functional Capacity Evaluation (FCE) and the Roland Morris Disability Questionnaire (RMDQ), in patients with chronic low back pain (CLBP). It has been suggested that a strong relationship exists between psychological factors and disability in patients with CLBP. In former research disability was often measured by self-report and seldom performance-based. Study sample consisted of 92 patients with CLBP admitted for multidisciplinary rehabilitation. Prior to treatment, all patients completed questionnaires to measure psychological factors and self-reported disability, and performed an FCE to measure performance-based disability. Correlation coefficients between psychological variables and FCE and self-reported disability were calculated. Multivariate linear regression analyses were performed with self-reported or performance based disability measures as outcome variables, and psychological measures as predictor variables. Out of 42 relations analyzed, 5 were statistically significant. This concerned one significant correlation between kinesiophobia and a subtest of FCE, and four correlations between psychological factors and RMDQ. No correlation was significant after the Bonferroni correction was applied (P &lt; 0.001). The strength of significant correlations ranged from r = -0.33 to r = 0.25. The multivariate analysis revealed that psychological variables measured in this study could explain 19% of the variance of self-reported disability, with kinesiophobia being the only psychological variable that contributed significantly. The suggested strong relationship between psychological factors and performance-based and self-reported disability could not be confirmed in this study. This may implicate that the relationship between psychological factors and disability in patients with CLBP is not as unambiguous as suggested.", "author" : [ { "dropping-particle" : "", "family" : "Schiphorst Preuper", "given" : "H. R.", "non-dropping-particle" : "", "parse-names" : false, "suffix" : "" }, { "dropping-particle" : "", "family" : "Reneman", "given" : "M. F.", "non-dropping-particle" : "", "parse-names" : false, "suffix" : "" }, { "dropping-particle" : "", "family" : "Boonstra", "given" : "A. M.", "non-dropping-particle" : "", "parse-names" : false, "suffix" : "" }, { "dropping-particle" : "", "family" : "Dijkstra", "given" : "P. U.", "non-dropping-particle" : "", "parse-names" : false, "suffix" : "" }, { "dropping-particle" : "", "family" : "Versteegen", "given" : "G. J.", "non-dropping-particle" : "", "parse-names" : false, "suffix" : "" }, { "dropping-particle" : "", "family" : "Geertzen", "given" : "J. H B", "non-dropping-particle" : "", "parse-names" : false, "suffix" : "" }, { "dropping-particle" : "", "family" : "Brouwer", "given" : "S.", "non-dropping-particle" : "", "parse-names" : false, "suffix" : "" } ], "container-title" : "European Spine Journal", "id" : "ITEM-1", "issue" : "11", "issued" : { "date-parts" : [ [ "2008" ] ] }, "page" : "1448-1456", "title" : "Relationship between psychological factors and performance-based and self-reported disability in chronic low back pain", "type" : "article-journal", "volume" : "17" }, "uris" : [ "http://www.mendeley.com/documents/?uuid=9dbdac6b-4abd-4a85-ac18-7de0a0a6c5e6" ] } ], "mendeley" : { "formattedCitation" : "[79]", "plainTextFormattedCitation" : "[79]", "previouslyFormattedCitation" : "[79]"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79]</w:t>
            </w:r>
            <w:r w:rsidRPr="006C6F78">
              <w:rPr>
                <w:rFonts w:ascii="Times New Roman" w:hAnsi="Times New Roman" w:cs="Times New Roman"/>
                <w:sz w:val="14"/>
                <w:szCs w:val="14"/>
                <w:lang w:val="en-GB"/>
              </w:rPr>
              <w:fldChar w:fldCharType="end"/>
            </w:r>
          </w:p>
        </w:tc>
        <w:tc>
          <w:tcPr>
            <w:tcW w:w="761" w:type="dxa"/>
          </w:tcPr>
          <w:p w14:paraId="4D9FDC4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8</w:t>
            </w:r>
          </w:p>
        </w:tc>
        <w:tc>
          <w:tcPr>
            <w:tcW w:w="956" w:type="dxa"/>
          </w:tcPr>
          <w:p w14:paraId="08D365D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2</w:t>
            </w:r>
          </w:p>
        </w:tc>
        <w:tc>
          <w:tcPr>
            <w:tcW w:w="890" w:type="dxa"/>
          </w:tcPr>
          <w:p w14:paraId="30F6CA3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38.5 (SD 8.7)</w:t>
            </w:r>
          </w:p>
        </w:tc>
        <w:tc>
          <w:tcPr>
            <w:tcW w:w="844" w:type="dxa"/>
          </w:tcPr>
          <w:p w14:paraId="06B8630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6ABC664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2 weeks (IRQ 24-150)</w:t>
            </w:r>
          </w:p>
        </w:tc>
        <w:tc>
          <w:tcPr>
            <w:tcW w:w="1130" w:type="dxa"/>
          </w:tcPr>
          <w:p w14:paraId="58AC7DF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C6A6F0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MDQ and the WorkWell FCE</w:t>
            </w:r>
          </w:p>
        </w:tc>
        <w:tc>
          <w:tcPr>
            <w:tcW w:w="1060" w:type="dxa"/>
          </w:tcPr>
          <w:p w14:paraId="4A3380F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34E780F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304A3EA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B530AE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3FA3B309" w14:textId="77777777" w:rsidTr="000E4AB9">
        <w:tc>
          <w:tcPr>
            <w:tcW w:w="992" w:type="dxa"/>
          </w:tcPr>
          <w:p w14:paraId="4BAA870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Sinikallio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RHU.0000000000000123", "ISBN" : "1536-7355 (Electronic)\\r1076-1608 (Linking)", "ISSN" : "1536-7355 (Electronic)", "PMID" : "25036567", "abstract" : "BACKGROUND: Knee osteoarthritis (OA) is the most common type of arthritis and imposes a heavy burden on individual welfare among elderly people. There is preliminary evidence that psychological factors play a role in functional ability and pain in knee OA patients, particularly with respect to the surgery outcome. Less is known about psychological factors among community-dwelling patients with knee OA. OBJECTIVES: We aimed to determine which psychological factors are associated with pain and functional ability among community-dwelling knee OA patients using a comprehensive set of psychological questionnaires. METHODS: In the cross-sectional baseline setting of a prospective, randomized controlled intervention study, 111 patients aged from 35 to 75 years with clinical symptoms and radiographic grading of knee OA were included. They completed a comprehensive set of psychological questionnaires, including measures of resources and coping, fear and catastrophizing, and distress. RESULTS: In cross-sectional comparisons, pain self-efficacy, fear of movement, pain catastrophizing, and elevated anxiety were associated with pain and a poorer functional ability. In logistic regression analysis, independent association was seen between pain self-efficacy and poorer functioning. Knee OA patients also reported elevated levels of anxiety. CONCLUSIONS: The results reveal that both pain self-efficacy and negatively charged emotion and expectations toward pain are important factors when dealing with knee OA patients. Failure to consider these will probably contribute to prolonged disability and further pain. The results call for the routine assessment of multiple psychological factors in knee OA.", "author" : [ { "dropping-particle" : "", "family" : "Sinikallio", "given" : "S H", "non-dropping-particle" : "", "parse-names" : false, "suffix" : "" }, { "dropping-particle" : "", "family" : "Helminen", "given" : "E E", "non-dropping-particle" : "", "parse-names" : false, "suffix" : "" }, { "dropping-particle" : "", "family" : "Valjakka", "given" : "a L", "non-dropping-particle" : "", "parse-names" : false, "suffix" : "" }, { "dropping-particle" : "", "family" : "Vaisanen-Rouvali", "given" : "R H", "non-dropping-particle" : "", "parse-names" : false, "suffix" : "" }, { "dropping-particle" : "", "family" : "Arokoski", "given" : "J P", "non-dropping-particle" : "", "parse-names" : false, "suffix" : "" } ], "container-title" : "J Clin Rheumatol", "id" : "ITEM-1", "issue" : "5", "issued" : { "date-parts" : [ [ "2014" ] ] }, "page" : "261-267", "title" : "Multiple psychological factors are associated with poorer functioning in a sample of community-dwelling knee osteoarthritis patients", "type" : "article-journal", "volume" : "20" }, "uris" : [ "http://www.mendeley.com/documents/?uuid=65d5d549-ab7d-46f0-b119-7f6a5b8101f1" ] } ], "mendeley" : { "formattedCitation" : "[80]", "plainTextFormattedCitation" : "[80]", "previouslyFormattedCitation" : "[80]"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0]</w:t>
            </w:r>
            <w:r w:rsidRPr="006C6F78">
              <w:rPr>
                <w:rFonts w:ascii="Times New Roman" w:hAnsi="Times New Roman" w:cs="Times New Roman"/>
                <w:sz w:val="14"/>
                <w:szCs w:val="14"/>
                <w:lang w:val="en-GB"/>
              </w:rPr>
              <w:fldChar w:fldCharType="end"/>
            </w:r>
          </w:p>
        </w:tc>
        <w:tc>
          <w:tcPr>
            <w:tcW w:w="761" w:type="dxa"/>
          </w:tcPr>
          <w:p w14:paraId="680C290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4</w:t>
            </w:r>
          </w:p>
        </w:tc>
        <w:tc>
          <w:tcPr>
            <w:tcW w:w="956" w:type="dxa"/>
          </w:tcPr>
          <w:p w14:paraId="358E146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1</w:t>
            </w:r>
          </w:p>
        </w:tc>
        <w:tc>
          <w:tcPr>
            <w:tcW w:w="890" w:type="dxa"/>
          </w:tcPr>
          <w:p w14:paraId="26B1BC1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3.6 (SD 7.2)</w:t>
            </w:r>
          </w:p>
        </w:tc>
        <w:tc>
          <w:tcPr>
            <w:tcW w:w="844" w:type="dxa"/>
          </w:tcPr>
          <w:p w14:paraId="0B897DD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OA</w:t>
            </w:r>
          </w:p>
        </w:tc>
        <w:tc>
          <w:tcPr>
            <w:tcW w:w="836" w:type="dxa"/>
          </w:tcPr>
          <w:p w14:paraId="34ACB55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8 (7.0)</w:t>
            </w:r>
          </w:p>
        </w:tc>
        <w:tc>
          <w:tcPr>
            <w:tcW w:w="1130" w:type="dxa"/>
          </w:tcPr>
          <w:p w14:paraId="60B65C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4F0BFD3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AC function</w:t>
            </w:r>
          </w:p>
        </w:tc>
        <w:tc>
          <w:tcPr>
            <w:tcW w:w="1060" w:type="dxa"/>
          </w:tcPr>
          <w:p w14:paraId="19FD8BA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WOMAC pain)</w:t>
            </w:r>
          </w:p>
        </w:tc>
        <w:tc>
          <w:tcPr>
            <w:tcW w:w="938" w:type="dxa"/>
          </w:tcPr>
          <w:p w14:paraId="2EE2943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55D4EC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7A3529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4322E1C2" w14:textId="77777777" w:rsidTr="000E4AB9">
        <w:tc>
          <w:tcPr>
            <w:tcW w:w="992" w:type="dxa"/>
          </w:tcPr>
          <w:p w14:paraId="06182DC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Sulliva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08.10.017", "ISBN" : "1872-6623 (Electronic)\\r0304-3959 (Linking)", "ISSN" : "03043959", "PMID" : "19059719", "abstract" : "This study examined the role of pain catastrophizing, fear of movement and depression as determinants of repetition-induced summation of activity-related pain. The sample consisted of 90 (44 women and 46 men) work-disabled individuals with chronic low back pain. Participants were asked to lift a series of 18 canisters that varied according to weight (2.9 kg, 3.4 kg, 3.9 kg) and distance from the body. The canisters were arranged in a 3 ?? 6 matrix and the weights were distributed such that each 'column' of three canisters was equated in terms of physical demands. Participants rated their pain after each lift, and in a separate trial, estimated the weight of each canister. Mean activity-related pain ratings were computed for each Column of the task. An index of repetition-induced summation of pain was derived as the change in pain ratings across the six 'columns' of the task. Pain catastrophizing, fear of movement and depression were significantly correlated with condition-related pain (e.g., MPQ) and activity-related pain ratings. Women rated their pain as more intense than men, and estimated weights to be greater than men. A repetition-induced summation of pain effect was observed where pain ratings increased as participants lifted successive canisters. Fear of movement, but not pain catastrophizing or depression, was associated with greater repetition-induced summation of pain. The findings point to possible neurophysiological mechanisms that could help explain why fear of pain is a robust predictor of pain-related disability. Mechanisms of repetition-induced summation of activity-related pain are discussed. ?? 2008 International Association for the Study of Pain.", "author" : [ { "dropping-particle" : "", "family" : "Sullivan", "given" : "Michael J L", "non-dropping-particle" : "", "parse-names" : false, "suffix" : "" }, { "dropping-particle" : "", "family" : "Thibault", "given" : "Pascal", "non-dropping-particle" : "", "parse-names" : false, "suffix" : "" }, { "dropping-particle" : "", "family" : "Andrikonyte", "given" : "Juste", "non-dropping-particle" : "", "parse-names" : false, "suffix" : "" }, { "dropping-particle" : "", "family" : "Butler", "given" : "Heather", "non-dropping-particle" : "", "parse-names" : false, "suffix" : "" }, { "dropping-particle" : "", "family" : "Catchlove", "given" : "Richard", "non-dropping-particle" : "", "parse-names" : false, "suffix" : "" }, { "dropping-particle" : "", "family" : "Larivi\u00e8re", "given" : "Christian", "non-dropping-particle" : "", "parse-names" : false, "suffix" : "" } ], "container-title" : "Pain", "id" : "ITEM-1", "issue" : "1-2", "issued" : { "date-parts" : [ [ "2009" ] ] }, "page" : "70-78", "publisher" : "International Association for the Study of Pain", "title" : "Psychological influences on repetition-induced summation of activity-related pain in patients with chronic low back pain", "type" : "article-journal", "volume" : "141" }, "uris" : [ "http://www.mendeley.com/documents/?uuid=52e6db03-8416-4490-b028-ebd50c57255d" ] } ], "mendeley" : { "formattedCitation" : "[92]", "plainTextFormattedCitation" : "[92]", "previouslyFormattedCitation" : "[92]"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92]</w:t>
            </w:r>
            <w:r w:rsidRPr="006C6F78">
              <w:rPr>
                <w:rFonts w:ascii="Times New Roman" w:hAnsi="Times New Roman" w:cs="Times New Roman"/>
                <w:sz w:val="14"/>
                <w:szCs w:val="14"/>
                <w:lang w:val="en-GB"/>
              </w:rPr>
              <w:fldChar w:fldCharType="end"/>
            </w:r>
          </w:p>
        </w:tc>
        <w:tc>
          <w:tcPr>
            <w:tcW w:w="761" w:type="dxa"/>
          </w:tcPr>
          <w:p w14:paraId="689FCB2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9</w:t>
            </w:r>
          </w:p>
        </w:tc>
        <w:tc>
          <w:tcPr>
            <w:tcW w:w="956" w:type="dxa"/>
          </w:tcPr>
          <w:p w14:paraId="554298E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0</w:t>
            </w:r>
          </w:p>
        </w:tc>
        <w:tc>
          <w:tcPr>
            <w:tcW w:w="890" w:type="dxa"/>
          </w:tcPr>
          <w:p w14:paraId="76F08CB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6 (IRQ 20-60)</w:t>
            </w:r>
          </w:p>
        </w:tc>
        <w:tc>
          <w:tcPr>
            <w:tcW w:w="844" w:type="dxa"/>
          </w:tcPr>
          <w:p w14:paraId="055233A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3D95318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3 years (SD 6.9)</w:t>
            </w:r>
          </w:p>
        </w:tc>
        <w:tc>
          <w:tcPr>
            <w:tcW w:w="1130" w:type="dxa"/>
          </w:tcPr>
          <w:p w14:paraId="1F995B3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594DF52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1EC373C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severity (MPQ)</w:t>
            </w:r>
          </w:p>
        </w:tc>
        <w:tc>
          <w:tcPr>
            <w:tcW w:w="938" w:type="dxa"/>
          </w:tcPr>
          <w:p w14:paraId="4B3E38A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2D0FDC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547C645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3F6063E" w14:textId="77777777" w:rsidTr="000E4AB9">
        <w:tc>
          <w:tcPr>
            <w:tcW w:w="992" w:type="dxa"/>
          </w:tcPr>
          <w:p w14:paraId="2C3B9C2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Thibault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08.02.029", "ISBN" : "0304-3959", "ISSN" : "03043959", "PMID" : "18430518", "abstract" : "Recent research suggests that communicative and protective pain behaviors represent functionally distinct subsystems of behavior associated with pain. The present research examined whether components of pain experience such as pain severity, catastrophizing and fear of pain were differentially associated with communicative and protective pain behaviors. It was predicted that pain severity would be associated with decreased physical tolerance and heightened expression of pain behavior. It was also predicted that pain catastrophizing would be preferentially associated with communicative pain behaviors, and fear of pain would be preferentially associated with protective pain behaviors and decreased physical tolerance. To test these predictions, work-disabled patients with musculoskeletal pain conditions (N = 72) were filmed as they participated in a simulated occupational lifting task. Multiple regressions revealed that pain severity was uniquely associated with decreased physical tolerance and increased expression of protective pain behaviors. Pain catastrophizing was uniquely associated with the expression of both communicative and protective pain behaviors. Fear of pain was associated with physical tolerance and protective pain behaviors but not when controlling for pain severity. This study provides additional evidence for the functional distinctiveness of different types of pain expression and provides preliminary evidence for the functional distinctiveness of pain expression and activity intolerance. Discussion addresses the processes by which psychological factors might influence the display of different types of pain behaviors. Discussion also addresses how different types of interventions might be required to specifically target the sensory and behavioral dimensions of the pain system. ?? 2008 International Association for the Study of Pain.", "author" : [ { "dropping-particle" : "", "family" : "Thibault", "given" : "Pascal", "non-dropping-particle" : "", "parse-names" : false, "suffix" : "" }, { "dropping-particle" : "", "family" : "Loisel", "given" : "Patrick", "non-dropping-particle" : "", "parse-names" : false, "suffix" : "" }, { "dropping-particle" : "", "family" : "Durand", "given" : "Marie Jos\u00e9e", "non-dropping-particle" : "", "parse-names" : false, "suffix" : "" }, { "dropping-particle" : "", "family" : "Catchlove", "given" : "Richard", "non-dropping-particle" : "", "parse-names" : false, "suffix" : "" }, { "dropping-particle" : "", "family" : "Sullivan", "given" : "Michael J L", "non-dropping-particle" : "", "parse-names" : false, "suffix" : "" } ], "container-title" : "Pain", "id" : "ITEM-1", "issue" : "1", "issued" : { "date-parts" : [ [ "2008" ] ] }, "page" : "47-54", "title" : "Psychological predictors of pain expression and activity intolerance in chronic pain patients", "type" : "article-journal", "volume" : "139" }, "uris" : [ "http://www.mendeley.com/documents/?uuid=14b969e3-4c41-4ab6-850b-e7500817862e" ] } ], "mendeley" : { "formattedCitation" : "[93]", "plainTextFormattedCitation" : "[93]", "previouslyFormattedCitation" : "[93]"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93]</w:t>
            </w:r>
            <w:r w:rsidRPr="006C6F78">
              <w:rPr>
                <w:rFonts w:ascii="Times New Roman" w:hAnsi="Times New Roman" w:cs="Times New Roman"/>
                <w:sz w:val="14"/>
                <w:szCs w:val="14"/>
                <w:lang w:val="en-GB"/>
              </w:rPr>
              <w:fldChar w:fldCharType="end"/>
            </w:r>
          </w:p>
        </w:tc>
        <w:tc>
          <w:tcPr>
            <w:tcW w:w="761" w:type="dxa"/>
          </w:tcPr>
          <w:p w14:paraId="05E170D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8</w:t>
            </w:r>
          </w:p>
        </w:tc>
        <w:tc>
          <w:tcPr>
            <w:tcW w:w="956" w:type="dxa"/>
          </w:tcPr>
          <w:p w14:paraId="34B37DB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2</w:t>
            </w:r>
          </w:p>
        </w:tc>
        <w:tc>
          <w:tcPr>
            <w:tcW w:w="890" w:type="dxa"/>
          </w:tcPr>
          <w:p w14:paraId="64EAAE7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en (46.2 (SD 10.4); men (43.2 (SD 10.0)</w:t>
            </w:r>
          </w:p>
        </w:tc>
        <w:tc>
          <w:tcPr>
            <w:tcW w:w="844" w:type="dxa"/>
          </w:tcPr>
          <w:p w14:paraId="1A350FE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00AF317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for 3 months at least (exact data on the duration was lacking)</w:t>
            </w:r>
          </w:p>
        </w:tc>
        <w:tc>
          <w:tcPr>
            <w:tcW w:w="1130" w:type="dxa"/>
          </w:tcPr>
          <w:p w14:paraId="5C0945F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ACE2D9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02B7A76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severity (MPQ-PRI)</w:t>
            </w:r>
          </w:p>
        </w:tc>
        <w:tc>
          <w:tcPr>
            <w:tcW w:w="938" w:type="dxa"/>
          </w:tcPr>
          <w:p w14:paraId="5A9E51C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6B3B84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37B05D3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8D46714" w14:textId="77777777" w:rsidTr="000E4AB9">
        <w:tc>
          <w:tcPr>
            <w:tcW w:w="992" w:type="dxa"/>
          </w:tcPr>
          <w:p w14:paraId="105A2F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Thomas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rehab.2009.11.002", "ISBN" : "1877-0665 (Electronic) 1877-0657 (Linking)", "ISSN" : "18770657", "PMID" : "20022577", "abstract" : "Aim: To evaluate fear, beliefs, catastrophizing and kinesiophobia in chronic low back pain patients about to begin a training programme in a rehabilitation centre. Patients and methods: Fifty chronic low back pain patients (including both males and females) were assessed in our physical medicine department. We used validated French-language scales to score the patients' pain-related disability, quality of life and psychosocial factors. Results: Seventy percent of the patients had a major functional disability (i.e., a Roland-Morris Scale score over 12) and nearly 73% reported an altered quality of life (the daily living score in the Dallas Pain Questionnaire). Pain correlated with functional impairment and depression but not with catastrophizing or kinesiophobia. Disability was correlated with catastrophizing and kinesiophobia. Conclusion: Psychosocial factors are strongly associated with disability and altered quality of life in chronic low back pain patients. Future rehabilitation programs could optimizing patient management by taking these factors into account. ?? 2009 Elsevier Masson SAS. All rights reserved.", "author" : [ { "dropping-particle" : "", "family" : "Thomas", "given" : "E. N.", "non-dropping-particle" : "", "parse-names" : false, "suffix" : "" }, { "dropping-particle" : "", "family" : "Pers", "given" : "Y. M.", "non-dropping-particle" : "", "parse-names" : false, "suffix" : "" }, { "dropping-particle" : "", "family" : "Mercier", "given" : "G.", "non-dropping-particle" : "", "parse-names" : false, "suffix" : "" }, { "dropping-particle" : "", "family" : "Cambiere", "given" : "J. P.", "non-dropping-particle" : "", "parse-names" : false, "suffix" : "" }, { "dropping-particle" : "", "family" : "Frasson", "given" : "N.", "non-dropping-particle" : "", "parse-names" : false, "suffix" : "" }, { "dropping-particle" : "", "family" : "Ster", "given" : "F.", "non-dropping-particle" : "", "parse-names" : false, "suffix" : "" }, { "dropping-particle" : "", "family" : "H\u00e9risson", "given" : "C.", "non-dropping-particle" : "", "parse-names" : false, "suffix" : "" }, { "dropping-particle" : "", "family" : "Blotman", "given" : "F.", "non-dropping-particle" : "", "parse-names" : false, "suffix" : "" } ], "container-title" : "Annals of Physical and Rehabilitation Medicine", "id" : "ITEM-1", "issue" : "1", "issued" : { "date-parts" : [ [ "2010" ] ] }, "page" : "3-14", "title" : "The importance of fear, beliefs, catastrophizing and kinesiophobia in chronic low back pain rehabilitation", "type" : "article-journal", "volume" : "53" }, "uris" : [ "http://www.mendeley.com/documents/?uuid=b4eb2cfa-d7d7-4228-840d-338e45958597" ] } ], "mendeley" : { "formattedCitation" : "[81]", "plainTextFormattedCitation" : "[81]", "previouslyFormattedCitation" : "[81]"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1]</w:t>
            </w:r>
            <w:r w:rsidRPr="006C6F78">
              <w:rPr>
                <w:rFonts w:ascii="Times New Roman" w:hAnsi="Times New Roman" w:cs="Times New Roman"/>
                <w:sz w:val="14"/>
                <w:szCs w:val="14"/>
                <w:lang w:val="en-GB"/>
              </w:rPr>
              <w:fldChar w:fldCharType="end"/>
            </w:r>
          </w:p>
        </w:tc>
        <w:tc>
          <w:tcPr>
            <w:tcW w:w="761" w:type="dxa"/>
          </w:tcPr>
          <w:p w14:paraId="6EDDE79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0</w:t>
            </w:r>
          </w:p>
        </w:tc>
        <w:tc>
          <w:tcPr>
            <w:tcW w:w="956" w:type="dxa"/>
          </w:tcPr>
          <w:p w14:paraId="520A89B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0</w:t>
            </w:r>
          </w:p>
        </w:tc>
        <w:tc>
          <w:tcPr>
            <w:tcW w:w="890" w:type="dxa"/>
          </w:tcPr>
          <w:p w14:paraId="7952D12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0.26 (SD 11.48)</w:t>
            </w:r>
          </w:p>
        </w:tc>
        <w:tc>
          <w:tcPr>
            <w:tcW w:w="844" w:type="dxa"/>
          </w:tcPr>
          <w:p w14:paraId="792DC50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6BECF9C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16.9 months (SD 149.02)</w:t>
            </w:r>
          </w:p>
        </w:tc>
        <w:tc>
          <w:tcPr>
            <w:tcW w:w="1130" w:type="dxa"/>
          </w:tcPr>
          <w:p w14:paraId="7D365B5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95A3C8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M</w:t>
            </w:r>
          </w:p>
        </w:tc>
        <w:tc>
          <w:tcPr>
            <w:tcW w:w="1060" w:type="dxa"/>
          </w:tcPr>
          <w:p w14:paraId="05D08B2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2C77A3B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DPQ</w:t>
            </w:r>
          </w:p>
        </w:tc>
        <w:tc>
          <w:tcPr>
            <w:tcW w:w="1078" w:type="dxa"/>
          </w:tcPr>
          <w:p w14:paraId="04D0C56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5831C80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4B20E428" w14:textId="77777777" w:rsidTr="000E4AB9">
        <w:tc>
          <w:tcPr>
            <w:tcW w:w="992" w:type="dxa"/>
          </w:tcPr>
          <w:p w14:paraId="5783214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Thompso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2/msc.1167", "ISSN" : "14782189", "author" : [ { "dropping-particle" : "", "family" : "Thompson", "given" : "Dave P", "non-dropping-particle" : "", "parse-names" : false, "suffix" : "" }, { "dropping-particle" : "", "family" : "Moula", "given" : "Katerina", "non-dropping-particle" : "", "parse-names" : false, "suffix" : "" }, { "dropping-particle" : "", "family" : "Woby", "given" : "Steve R", "non-dropping-particle" : "", "parse-names" : false, "suffix" : "" } ], "container-title" : "Musculoskeletal Care", "id" : "ITEM-1", "issued" : { "date-parts" : [ [ "2016" ] ] }, "page" : "1-6", "title" : "Are fear of movement, self-efficacy beliefs and fear of falling associated with levels of disability in people with osteoarthritis of the knee? A cross sectional study", "type" : "article-journal" }, "uris" : [ "http://www.mendeley.com/documents/?uuid=792ee844-2636-4de1-9477-2a0bfc446e67" ] } ], "mendeley" : { "formattedCitation" : "[82]", "plainTextFormattedCitation" : "[82]", "previouslyFormattedCitation" : "[82]"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2]</w:t>
            </w:r>
            <w:r w:rsidRPr="006C6F78">
              <w:rPr>
                <w:rFonts w:ascii="Times New Roman" w:hAnsi="Times New Roman" w:cs="Times New Roman"/>
                <w:sz w:val="14"/>
                <w:szCs w:val="14"/>
                <w:lang w:val="en-GB"/>
              </w:rPr>
              <w:fldChar w:fldCharType="end"/>
            </w:r>
          </w:p>
        </w:tc>
        <w:tc>
          <w:tcPr>
            <w:tcW w:w="761" w:type="dxa"/>
          </w:tcPr>
          <w:p w14:paraId="5C9FED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6</w:t>
            </w:r>
          </w:p>
        </w:tc>
        <w:tc>
          <w:tcPr>
            <w:tcW w:w="956" w:type="dxa"/>
          </w:tcPr>
          <w:p w14:paraId="7E6B9DE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8</w:t>
            </w:r>
          </w:p>
        </w:tc>
        <w:tc>
          <w:tcPr>
            <w:tcW w:w="890" w:type="dxa"/>
          </w:tcPr>
          <w:p w14:paraId="0195F9D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59 (SD 11)</w:t>
            </w:r>
          </w:p>
        </w:tc>
        <w:tc>
          <w:tcPr>
            <w:tcW w:w="844" w:type="dxa"/>
          </w:tcPr>
          <w:p w14:paraId="719E933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OA</w:t>
            </w:r>
          </w:p>
        </w:tc>
        <w:tc>
          <w:tcPr>
            <w:tcW w:w="836" w:type="dxa"/>
          </w:tcPr>
          <w:p w14:paraId="6B832E6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3 years (SD 2.4)</w:t>
            </w:r>
          </w:p>
        </w:tc>
        <w:tc>
          <w:tcPr>
            <w:tcW w:w="1130" w:type="dxa"/>
          </w:tcPr>
          <w:p w14:paraId="22970C7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17C6FBB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KOOS-ADL</w:t>
            </w:r>
          </w:p>
        </w:tc>
        <w:tc>
          <w:tcPr>
            <w:tcW w:w="1060" w:type="dxa"/>
          </w:tcPr>
          <w:p w14:paraId="47B463D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6E6620D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5F05CE3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CC5CB9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6680B3AA" w14:textId="77777777" w:rsidTr="000E4AB9">
        <w:tc>
          <w:tcPr>
            <w:tcW w:w="992" w:type="dxa"/>
          </w:tcPr>
          <w:p w14:paraId="47DDAD4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Turk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jpain.2004.08.002", "ISBN" : "1526-5900 (Print) 1526-5900", "ISSN" : "15265900", "PMID" : "15556826", "abstract" : "Patients with fibromyalgia syndrome (FMS) report pain, fatigue, emotional distress, activity avoidance, and disability. The role of fear of pain and activity in FMS patients has received only limited attention. FMS patients (N = 233) underwent examinations by a physician, physical therapist, and psychologist and completed measures of fear of pain and activity, disability, depressive mood, impact, and pain. Patients with high levels of fear of pain and activity (38.6%) reported greater disability (t = 4.02, P &lt;. 001), depressed mood (t = -4.14, P &lt;. 001), pain severity (t = -2.71, P &lt;. 01), and lower treadmill performance (t = -2.39, P &lt;. 05) than patients with low fear. Patients classified on the Multidimensional Pain Inventory as Dysfunctional reported greater fear than Interpersonally Distressed patients and Adaptive Copers (F = 8.13, P &lt;. 001). Only 50% of Dysfunctional patients, however, met the criterion of high fear, whereas 23.4% of Adaptive Copers met this criterion. Demographic factors, perceived disability, and Multidimensional Pain Inventory subgroup significantly predicted fear of pain and activity, accounting for 21.2% of the variance. Fear of pain and activity is prevalent among FMS patients. Treatment should address patient fears, because it might reduce disability and rates of nonadherence and attrition from outcome studies. Fear of movement is a significant concern for chronic pain sufferers because these behaviors maintain pain and increase disability. This study examined the role of fear in FMS, including associations between fear of pain/movement, pain severity, depressed mood, physical performance, and disability in FMS subgroups. \u00a9 2004 by the American Pain Society.", "author" : [ { "dropping-particle" : "", "family" : "Turk", "given" : "Dennis C.", "non-dropping-particle" : "", "parse-names" : false, "suffix" : "" }, { "dropping-particle" : "", "family" : "Robinson", "given" : "James P.", "non-dropping-particle" : "", "parse-names" : false, "suffix" : "" }, { "dropping-particle" : "", "family" : "Burwinkle", "given" : "Tasha", "non-dropping-particle" : "", "parse-names" : false, "suffix" : "" } ], "container-title" : "Journal of Pain", "id" : "ITEM-1", "issue" : "9", "issued" : { "date-parts" : [ [ "2004" ] ] }, "page" : "483-490", "title" : "Prevalence of fear of pain and activity in patients with fibromyalgia syndrome", "type" : "article-journal", "volume" : "5" }, "uris" : [ "http://www.mendeley.com/documents/?uuid=3913aae4-15a2-426a-b0f4-e75c8b4076b2" ] } ], "mendeley" : { "formattedCitation" : "[47]", "plainTextFormattedCitation" : "[47]", "previouslyFormattedCitation" : "[4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47]</w:t>
            </w:r>
            <w:r w:rsidRPr="006C6F78">
              <w:rPr>
                <w:rFonts w:ascii="Times New Roman" w:hAnsi="Times New Roman" w:cs="Times New Roman"/>
                <w:sz w:val="14"/>
                <w:szCs w:val="14"/>
                <w:lang w:val="en-GB"/>
              </w:rPr>
              <w:fldChar w:fldCharType="end"/>
            </w:r>
          </w:p>
        </w:tc>
        <w:tc>
          <w:tcPr>
            <w:tcW w:w="761" w:type="dxa"/>
          </w:tcPr>
          <w:p w14:paraId="1E4D08A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4</w:t>
            </w:r>
          </w:p>
        </w:tc>
        <w:tc>
          <w:tcPr>
            <w:tcW w:w="956" w:type="dxa"/>
          </w:tcPr>
          <w:p w14:paraId="0C50FD2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33</w:t>
            </w:r>
          </w:p>
        </w:tc>
        <w:tc>
          <w:tcPr>
            <w:tcW w:w="890" w:type="dxa"/>
          </w:tcPr>
          <w:p w14:paraId="1A0C93E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3.79 (SD 10.83)</w:t>
            </w:r>
          </w:p>
        </w:tc>
        <w:tc>
          <w:tcPr>
            <w:tcW w:w="844" w:type="dxa"/>
          </w:tcPr>
          <w:p w14:paraId="6F9259A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M</w:t>
            </w:r>
          </w:p>
        </w:tc>
        <w:tc>
          <w:tcPr>
            <w:tcW w:w="836" w:type="dxa"/>
          </w:tcPr>
          <w:p w14:paraId="5C876FD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30 years (SD 9.29)</w:t>
            </w:r>
          </w:p>
        </w:tc>
        <w:tc>
          <w:tcPr>
            <w:tcW w:w="1130" w:type="dxa"/>
          </w:tcPr>
          <w:p w14:paraId="52DA0F8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12927D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18D2ED8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severity (MPI)</w:t>
            </w:r>
          </w:p>
        </w:tc>
        <w:tc>
          <w:tcPr>
            <w:tcW w:w="938" w:type="dxa"/>
          </w:tcPr>
          <w:p w14:paraId="6EEF1D2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FIQ</w:t>
            </w:r>
          </w:p>
        </w:tc>
        <w:tc>
          <w:tcPr>
            <w:tcW w:w="1078" w:type="dxa"/>
          </w:tcPr>
          <w:p w14:paraId="663F059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1AC72FC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23D7BB84" w14:textId="77777777" w:rsidTr="000E4AB9">
        <w:tc>
          <w:tcPr>
            <w:tcW w:w="992" w:type="dxa"/>
          </w:tcPr>
          <w:p w14:paraId="727980C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erno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97/BRS.0b013e3181b135aa", "ISBN" : "1528-1159 (Electronic)\\r0362-2436 (Linking)", "ISSN" : "0362-2436", "PMID" : "20042942", "abstract" : "STUDY DESIGN: Cross-sectional clinical study. OBJECTIVE: Determine if psychological factors \"fear avoidance behavior\" and \"pain amplification,\" along with age, gender, duration, and pain severity correlate with scores of self-rated disability in chronic whiplash sufferers. SUMMARY OF BACKGROUND DATA: The Fear Avoidance Model has gained acceptance in the understanding of whiplash-associate disorders (WAD). While the variables important in this model have been studied in acute/subacute samples and some small chronic samples, no study has explicitly investigated the role these and other psychosocial variables play in the self-ratings of neck-related disability in chronic WAD sufferers. METHODS: Chronic WAD sufferers (&gt;3 months) were recruited from private practice. No WAD IV subjects were included. Subjects completed a Neck Disability Index (NDI), Tampa Scale for Kinesiophobia (TSK), pain visual analogue scale, and pain diagram. Clinical and demographic data were also obtained. Univariate correlations were obtained with the Spearman rank correlation coefficient. Items achieving statistical significance on univariate analysis were loaded in a step-wise linear regression analysis. RESULTS: One hundred seven subjects were investigated (54 females), with a mean age of 45.4 (17) years and a mean duration of 13.4 (14.6) months. Fair to moderately strong correlations were obtained between the NDI and the TSK, pain visual analogue scale and pain drawing scores, but not with \"duration.\" The Pain Diagram correlated with NDI scores and pain severity. A multivariate model accounting for 31% of the variance of the NDI scores (P &lt; 0.001) was obtained with the TSK, pain severity, and pain drawing. CONCLUSION: It appears that important psychological factors (fear avoidance beliefs and pain amplification) do have some influence on self-ratings of disability in chronic WAD sufferers. This does not appear to be larger than that found in studies of acute/subacute subjects. The influence of these factors may plateau fairly early in the post-WAD period. There is some evidence that the Pain Diagram may provide insight into nonorganic pain behavior.", "author" : [ { "dropping-particle" : "", "family" : "Vernon", "given" : "Howard", "non-dropping-particle" : "", "parse-names" : false, "suffix" : "" }, { "dropping-particle" : "", "family" : "Guerriero", "given" : "Rocco", "non-dropping-particle" : "", "parse-names" : false, "suffix" : "" }, { "dropping-particle" : "", "family" : "Kavanaugh", "given" : "Shawn", "non-dropping-particle" : "", "parse-names" : false, "suffix" : "" }, { "dropping-particle" : "", "family" : "Soave", "given" : "David", "non-dropping-particle" : "", "parse-names" : false, "suffix" : "" }, { "dropping-particle" : "", "family" : "Moreton", "given" : "Jesse", "non-dropping-particle" : "", "parse-names" : false, "suffix" : "" } ], "container-title" : "Spine", "id" : "ITEM-1", "issue" : "1", "issued" : { "date-parts" : [ [ "2010" ] ] }, "page" : "E16-E21", "title" : "Psychological Factors in the Use of the Neck Disability Index in Chronic Whiplash Patients", "type" : "article-journal", "volume" : "35" }, "uris" : [ "http://www.mendeley.com/documents/?uuid=79217bc7-2114-4a0f-8fff-b312ce4ee708" ] } ], "mendeley" : { "formattedCitation" : "[83]", "plainTextFormattedCitation" : "[83]", "previouslyFormattedCitation" : "[83]"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3]</w:t>
            </w:r>
            <w:r w:rsidRPr="006C6F78">
              <w:rPr>
                <w:rFonts w:ascii="Times New Roman" w:hAnsi="Times New Roman" w:cs="Times New Roman"/>
                <w:sz w:val="14"/>
                <w:szCs w:val="14"/>
                <w:lang w:val="en-GB"/>
              </w:rPr>
              <w:fldChar w:fldCharType="end"/>
            </w:r>
          </w:p>
        </w:tc>
        <w:tc>
          <w:tcPr>
            <w:tcW w:w="761" w:type="dxa"/>
          </w:tcPr>
          <w:p w14:paraId="3A4F6F4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0</w:t>
            </w:r>
          </w:p>
        </w:tc>
        <w:tc>
          <w:tcPr>
            <w:tcW w:w="956" w:type="dxa"/>
          </w:tcPr>
          <w:p w14:paraId="146D983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7</w:t>
            </w:r>
          </w:p>
        </w:tc>
        <w:tc>
          <w:tcPr>
            <w:tcW w:w="890" w:type="dxa"/>
          </w:tcPr>
          <w:p w14:paraId="4B76500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5.4 (SD 17)</w:t>
            </w:r>
          </w:p>
        </w:tc>
        <w:tc>
          <w:tcPr>
            <w:tcW w:w="844" w:type="dxa"/>
          </w:tcPr>
          <w:p w14:paraId="14E7E2C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WAD</w:t>
            </w:r>
          </w:p>
        </w:tc>
        <w:tc>
          <w:tcPr>
            <w:tcW w:w="836" w:type="dxa"/>
          </w:tcPr>
          <w:p w14:paraId="1EF47AF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3.4 months (SD 14.6)</w:t>
            </w:r>
          </w:p>
        </w:tc>
        <w:tc>
          <w:tcPr>
            <w:tcW w:w="1130" w:type="dxa"/>
          </w:tcPr>
          <w:p w14:paraId="241CFFF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079451B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6010A38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795EC3D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438BFFB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CDE365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371CB8F" w14:textId="77777777" w:rsidTr="000E4AB9">
        <w:tc>
          <w:tcPr>
            <w:tcW w:w="992" w:type="dxa"/>
          </w:tcPr>
          <w:p w14:paraId="2641800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ernon b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jmpt.2011.08.011", "ISBN" : "0161-4754", "ISSN" : "01614754", "PMID" : "21978543", "abstract" : "Objectives: The purpose of this study was to determine the role of standard and novel (cervical) nonorganic signs in patients with chronic whiplash-associated disorder (WAD). Methods: Chronic WAD I to III patients (&gt;3 months) were recruited from private chiropractic practice in Canada. Subjects completed a Neck Disability Index (NDI), Tampa Scale for Kinesiophobia (TSK), pain visual analog scale, and pain diagram. Clinical and demographic data were also obtained. Nine standard nonorganic pain behavior tests and 4 novel cervical nonorganic simulation signs (C-NOSS) tests were applied. Bivariate correlations were obtained with the Pearson correlation coefficient. Items achieving statistical significance on univariate analysis were loaded in a sequential linear regression analysis. Post hoc analyses were conducted with analysis of variance tests of NDI and TSK scores. Results: Ninety-one subjects were investigated (49 males and 42 females), with a mean age of 41.7 (SD, 14.7) years and a mean duration of 9.4 (SD, 11.2) months. Because mean NDI scores were 57.5 (SD, 17.8) and mean pain scores were 68.3 (SD, 21.0), this sample represents moderate-to-severe WAD. Fair to moderately strong correlations were obtained between the NDI and the TSK, pain visual analog scale and nonorganic symptoms and signs (NOS-9) and C-NOSS scores, but not with \"age,\" \"sex,\" or \"duration.\" The NOS-9 and C-NOSS scores correlated most strongly at 0.70. A multivariate model accounting for 53% of the variance of the NDI scores (P &lt;.001) was obtained with the TSK, pain severity, and NOS-9 scores. There was no significant correlation between C-NOSS and TSK scores. At least 25% of subjects scored either 5 of 9 or 2 of 4 on the NOS-9 and C-NOSS tests, respectively. Conclusions: Based on the findings of this study, nonorganic signs should be considered in the interpretation of self-rated disability in patients with moderate-to-severe chronic WAD. \u00a9 2011 National University of Health Sciences.", "author" : [ { "dropping-particle" : "", "family" : "Vernon", "given" : "Howard", "non-dropping-particle" : "", "parse-names" : false, "suffix" : "" }, { "dropping-particle" : "", "family" : "Guerriero", "given" : "Rocco", "non-dropping-particle" : "", "parse-names" : false, "suffix" : "" }, { "dropping-particle" : "", "family" : "Soave", "given" : "David", "non-dropping-particle" : "", "parse-names" : false, "suffix" : "" }, { "dropping-particle" : "", "family" : "Kavanaugh", "given" : "Shawn", "non-dropping-particle" : "", "parse-names" : false, "suffix" : "" }, { "dropping-particle" : "", "family" : "Puhl", "given" : "Aaron", "non-dropping-particle" : "", "parse-names" : false, "suffix" : "" }, { "dropping-particle" : "", "family" : "Reinhart", "given" : "Christine", "non-dropping-particle" : "", "parse-names" : false, "suffix" : "" } ], "container-title" : "Journal of Manipulative and Physiological Therapeutics", "id" : "ITEM-1", "issue" : "8", "issued" : { "date-parts" : [ [ "2011" ] ] }, "page" : "506-513", "publisher" : "National University of Health Sciences", "title" : "The relationship between self-rated disability, fear-avoidance beliefs, and nonorganic signs in patients with chronic whiplash-associated disorder", "type" : "article-journal", "volume" : "34" }, "uris" : [ "http://www.mendeley.com/documents/?uuid=d1c791dc-d0a6-42bf-b5fd-a0e94f8770c3" ] } ], "mendeley" : { "formattedCitation" : "[84]", "plainTextFormattedCitation" : "[84]", "previouslyFormattedCitation" : "[84]"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4]</w:t>
            </w:r>
            <w:r w:rsidRPr="006C6F78">
              <w:rPr>
                <w:rFonts w:ascii="Times New Roman" w:hAnsi="Times New Roman" w:cs="Times New Roman"/>
                <w:sz w:val="14"/>
                <w:szCs w:val="14"/>
                <w:lang w:val="en-GB"/>
              </w:rPr>
              <w:fldChar w:fldCharType="end"/>
            </w:r>
          </w:p>
        </w:tc>
        <w:tc>
          <w:tcPr>
            <w:tcW w:w="761" w:type="dxa"/>
          </w:tcPr>
          <w:p w14:paraId="39D8AA6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480D73C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1</w:t>
            </w:r>
          </w:p>
        </w:tc>
        <w:tc>
          <w:tcPr>
            <w:tcW w:w="890" w:type="dxa"/>
          </w:tcPr>
          <w:p w14:paraId="471E7A2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1.7 (SD 14.7)</w:t>
            </w:r>
          </w:p>
        </w:tc>
        <w:tc>
          <w:tcPr>
            <w:tcW w:w="844" w:type="dxa"/>
          </w:tcPr>
          <w:p w14:paraId="7740BE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WAD</w:t>
            </w:r>
          </w:p>
        </w:tc>
        <w:tc>
          <w:tcPr>
            <w:tcW w:w="836" w:type="dxa"/>
          </w:tcPr>
          <w:p w14:paraId="09E389E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4 months (SD 11.2)</w:t>
            </w:r>
          </w:p>
        </w:tc>
        <w:tc>
          <w:tcPr>
            <w:tcW w:w="1130" w:type="dxa"/>
          </w:tcPr>
          <w:p w14:paraId="792DF9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73CE240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4648DD4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745F05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7C63E01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1E998AE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061DDECA" w14:textId="77777777" w:rsidTr="000E4AB9">
        <w:tc>
          <w:tcPr>
            <w:tcW w:w="992" w:type="dxa"/>
          </w:tcPr>
          <w:p w14:paraId="3F9ADD0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ernon c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3109/09638288.2013.768302", "ISBN" : "0963-8288", "ISSN" : "0963-8288", "PMID" : "23614356", "abstract" : "PURPOSE: The influence of self-rated disability and fear-avoidance beliefs on whiplash sufferers in their performance of active ranges of motion has not been studied well. We undertook a cross-sectional study to determine this.\\n\\nMETHODS: Chronic whiplash subjects completed a standard clinical examination. They completed the Neck Disability Index (NDI), the Tampa Scale for Kinesiophobia (TSK) and pain visual analog scale (VAS). Active ranges of motion (goniometer) and cervical nonorganic simulation signs (C-NOSS) were obtained by the examiner. Univariate and multivariable analyses were conducted on these scores.\\n\\nRESULTS: Sixty-four subjects (37 female) with a mean age of 41.4 (SD 16.1) years completed all scores. NDI, pain VAS and C-NOSS correlated significantly with ROM. In a multivariable model, only the NDI score contributed significantly to the variance of the ROM scores (14%).\\n\\nCONCLUSION: As chronic whiplash sufferers perform ROM in a clinical examination, these ranges are importantly influenced by their self-perceived disability. Cervical nonorganic simulation signs can be helpful in distinguishing high from very high levels of disability and motion restriction. The lack of correlation with the TSK may present a challenge to the Fear Avoidance Model in whiplash. Implications for Rehabilitation Self-ratings of disability in chronic whiplash sufferers are influenced by their fear-avoidance beliefs. While self-ratings of disability are known to predict chronicity of whiplash, there is less known about how these ratings affect impairment assessment during recovery. This study shows that self-ratings of disability influence the presentation of impairment by chronic whiplash sufferers with respect to their ranges of neck motion. Signs of nonorganic behavior also influence ranges of motion and self-ratings of disability. These findings should be incorporated into the interpretation of impairment findings in chronic whiplash sufferers in order to improve management.", "author" : [ { "dropping-particle" : "", "family" : "Vernon", "given" : "Howard", "non-dropping-particle" : "", "parse-names" : false, "suffix" : "" }, { "dropping-particle" : "", "family" : "Guerriero", "given" : "Rocco", "non-dropping-particle" : "", "parse-names" : false, "suffix" : "" }, { "dropping-particle" : "", "family" : "Kavanaugh", "given" : "Shawn", "non-dropping-particle" : "", "parse-names" : false, "suffix" : "" }, { "dropping-particle" : "", "family" : "Soave", "given" : "David", "non-dropping-particle" : "", "parse-names" : false, "suffix" : "" }, { "dropping-particle" : "", "family" : "Puhl", "given" : "Aaron", "non-dropping-particle" : "", "parse-names" : false, "suffix" : "" } ], "container-title" : "Disability and Rehabilitation", "id" : "ITEM-1", "issue" : "23", "issued" : { "date-parts" : [ [ "2013" ] ] }, "page" : "1954-1960", "title" : "Self-rated disability, fear-avoidance beliefs, nonorganic pain behaviors are important mediators of ranges of active motion in chronic whiplash patients", "type" : "article-journal", "volume" : "35" }, "uris" : [ "http://www.mendeley.com/documents/?uuid=cd493cd7-c1e5-4c38-ab8f-809765c953c1" ] } ], "mendeley" : { "formattedCitation" : "[85]", "plainTextFormattedCitation" : "[85]", "previouslyFormattedCitation" : "[85]"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5]</w:t>
            </w:r>
            <w:r w:rsidRPr="006C6F78">
              <w:rPr>
                <w:rFonts w:ascii="Times New Roman" w:hAnsi="Times New Roman" w:cs="Times New Roman"/>
                <w:sz w:val="14"/>
                <w:szCs w:val="14"/>
                <w:lang w:val="en-GB"/>
              </w:rPr>
              <w:fldChar w:fldCharType="end"/>
            </w:r>
          </w:p>
        </w:tc>
        <w:tc>
          <w:tcPr>
            <w:tcW w:w="761" w:type="dxa"/>
          </w:tcPr>
          <w:p w14:paraId="331F2D1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3</w:t>
            </w:r>
          </w:p>
        </w:tc>
        <w:tc>
          <w:tcPr>
            <w:tcW w:w="956" w:type="dxa"/>
          </w:tcPr>
          <w:p w14:paraId="4E119E6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2 (64 included the final analysis)</w:t>
            </w:r>
          </w:p>
        </w:tc>
        <w:tc>
          <w:tcPr>
            <w:tcW w:w="890" w:type="dxa"/>
          </w:tcPr>
          <w:p w14:paraId="14F5AC9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1.4 (SD 16.1)</w:t>
            </w:r>
          </w:p>
        </w:tc>
        <w:tc>
          <w:tcPr>
            <w:tcW w:w="844" w:type="dxa"/>
          </w:tcPr>
          <w:p w14:paraId="2FEB871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WAD</w:t>
            </w:r>
          </w:p>
        </w:tc>
        <w:tc>
          <w:tcPr>
            <w:tcW w:w="836" w:type="dxa"/>
          </w:tcPr>
          <w:p w14:paraId="79AA031F"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7 months (SD 6.2)</w:t>
            </w:r>
          </w:p>
        </w:tc>
        <w:tc>
          <w:tcPr>
            <w:tcW w:w="1130" w:type="dxa"/>
          </w:tcPr>
          <w:p w14:paraId="0A46BBF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56A4D3C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DI</w:t>
            </w:r>
          </w:p>
        </w:tc>
        <w:tc>
          <w:tcPr>
            <w:tcW w:w="1060" w:type="dxa"/>
          </w:tcPr>
          <w:p w14:paraId="0C5E7C1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1FCAB08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3DE2294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855FED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9E27DE0" w14:textId="77777777" w:rsidTr="000E4AB9">
        <w:tc>
          <w:tcPr>
            <w:tcW w:w="992" w:type="dxa"/>
          </w:tcPr>
          <w:p w14:paraId="42F8A1B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incent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111/j.1526-4637.2010.01011.x", "ISBN" : "1526-2375", "ISSN" : "15262375", "PMID" : "21087405", "abstract" : "To compare fear of movement between obese and non-obese individuals seeking therapy for chronic low back pain and to examine whether fear of movement predicted disability due to back pain, self-reported walking disability, and flexibility.", "author" : [ { "dropping-particle" : "", "family" : "Vincent", "given" : "Heather K.", "non-dropping-particle" : "", "parse-names" : false, "suffix" : "" }, { "dropping-particle" : "", "family" : "Omli", "given" : "Morrow R.", "non-dropping-particle" : "", "parse-names" : false, "suffix" : "" }, { "dropping-particle" : "", "family" : "Day", "given" : "Tim", "non-dropping-particle" : "", "parse-names" : false, "suffix" : "" }, { "dropping-particle" : "", "family" : "Hodges", "given" : "Michael", "non-dropping-particle" : "", "parse-names" : false, "suffix" : "" }, { "dropping-particle" : "", "family" : "Vincent", "given" : "Kevin R.", "non-dropping-particle" : "", "parse-names" : false, "suffix" : "" }, { "dropping-particle" : "", "family" : "George", "given" : "Steven Z.", "non-dropping-particle" : "", "parse-names" : false, "suffix" : "" } ], "container-title" : "Pain Medicine", "id" : "ITEM-1", "issue" : "1", "issued" : { "date-parts" : [ [ "2011" ] ] }, "page" : "154-164", "title" : "Fear of Movement, Quality of Life, and Self-Reported Disability in Obese Patients with Chronic Lumbar Pain", "type" : "article-journal", "volume" : "12" }, "uris" : [ "http://www.mendeley.com/documents/?uuid=51ad05aa-5d2d-4c48-b234-ee5324f37acc" ] } ], "mendeley" : { "formattedCitation" : "[86]", "plainTextFormattedCitation" : "[86]", "previouslyFormattedCitation" : "[86]"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6]</w:t>
            </w:r>
            <w:r w:rsidRPr="006C6F78">
              <w:rPr>
                <w:rFonts w:ascii="Times New Roman" w:hAnsi="Times New Roman" w:cs="Times New Roman"/>
                <w:sz w:val="14"/>
                <w:szCs w:val="14"/>
                <w:lang w:val="en-GB"/>
              </w:rPr>
              <w:fldChar w:fldCharType="end"/>
            </w:r>
          </w:p>
        </w:tc>
        <w:tc>
          <w:tcPr>
            <w:tcW w:w="761" w:type="dxa"/>
          </w:tcPr>
          <w:p w14:paraId="57606AA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1</w:t>
            </w:r>
          </w:p>
        </w:tc>
        <w:tc>
          <w:tcPr>
            <w:tcW w:w="956" w:type="dxa"/>
          </w:tcPr>
          <w:p w14:paraId="28E96B7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92</w:t>
            </w:r>
          </w:p>
        </w:tc>
        <w:tc>
          <w:tcPr>
            <w:tcW w:w="890" w:type="dxa"/>
          </w:tcPr>
          <w:p w14:paraId="1DCC1D9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on-Obese (45.5 (SD 21.1); Obese (51.10 (SD 15.6)</w:t>
            </w:r>
          </w:p>
        </w:tc>
        <w:tc>
          <w:tcPr>
            <w:tcW w:w="844" w:type="dxa"/>
          </w:tcPr>
          <w:p w14:paraId="3A987C5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06E6852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Non-Obese (3.3 years (SD 6.6); Obese (3.7 years (SD 7.9)</w:t>
            </w:r>
          </w:p>
        </w:tc>
        <w:tc>
          <w:tcPr>
            <w:tcW w:w="1130" w:type="dxa"/>
          </w:tcPr>
          <w:p w14:paraId="548DD19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5FAEC48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ODI</w:t>
            </w:r>
          </w:p>
        </w:tc>
        <w:tc>
          <w:tcPr>
            <w:tcW w:w="1060" w:type="dxa"/>
          </w:tcPr>
          <w:p w14:paraId="4EB6691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938" w:type="dxa"/>
          </w:tcPr>
          <w:p w14:paraId="46EAE02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3BA67D4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7D21EF3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374D2E82" w14:textId="77777777" w:rsidTr="000E4AB9">
        <w:tc>
          <w:tcPr>
            <w:tcW w:w="992" w:type="dxa"/>
          </w:tcPr>
          <w:p w14:paraId="2103C81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laeyen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author" : [ { "dropping-particle" : "", "family" : "Vlaeyen JW, Kole-Snijders AM, Boeren RG", "given" : "van Eek H", "non-dropping-particle" : "", "parse-names" : false, "suffix" : "" } ], "container-title" : "Pain", "id" : "ITEM-1", "issued" : { "date-parts" : [ [ "1995" ] ] }, "page" : "363-72", "title" : "Fear of movement/(re)injury in chronic low back pain and its relation to behavioral performance.", "type" : "article-journal", "volume" : "62" }, "uris" : [ "http://www.mendeley.com/documents/?uuid=4ccc2328-82c8-41f8-b8fa-5eeb5b0f2912" ] } ], "mendeley" : { "formattedCitation" : "[90]", "plainTextFormattedCitation" : "[90]", "previouslyFormattedCitation" : "[90]"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90]</w:t>
            </w:r>
            <w:r w:rsidRPr="006C6F78">
              <w:rPr>
                <w:rFonts w:ascii="Times New Roman" w:hAnsi="Times New Roman" w:cs="Times New Roman"/>
                <w:sz w:val="14"/>
                <w:szCs w:val="14"/>
                <w:lang w:val="en-GB"/>
              </w:rPr>
              <w:fldChar w:fldCharType="end"/>
            </w:r>
          </w:p>
        </w:tc>
        <w:tc>
          <w:tcPr>
            <w:tcW w:w="761" w:type="dxa"/>
          </w:tcPr>
          <w:p w14:paraId="291F689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995</w:t>
            </w:r>
          </w:p>
        </w:tc>
        <w:tc>
          <w:tcPr>
            <w:tcW w:w="956" w:type="dxa"/>
          </w:tcPr>
          <w:p w14:paraId="34FCC4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3</w:t>
            </w:r>
          </w:p>
        </w:tc>
        <w:tc>
          <w:tcPr>
            <w:tcW w:w="890" w:type="dxa"/>
          </w:tcPr>
          <w:p w14:paraId="601597D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en 39.0 (SD 8.9); men 42.9 (SD 7.7)</w:t>
            </w:r>
          </w:p>
        </w:tc>
        <w:tc>
          <w:tcPr>
            <w:tcW w:w="844" w:type="dxa"/>
          </w:tcPr>
          <w:p w14:paraId="376E66D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216B791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omen 10.5 years (SD 8.7); men 9.75 years (SD 9.6)</w:t>
            </w:r>
          </w:p>
        </w:tc>
        <w:tc>
          <w:tcPr>
            <w:tcW w:w="1130" w:type="dxa"/>
          </w:tcPr>
          <w:p w14:paraId="3310D89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2852216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71D737C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Pain intensity (VAS) </w:t>
            </w:r>
          </w:p>
        </w:tc>
        <w:tc>
          <w:tcPr>
            <w:tcW w:w="938" w:type="dxa"/>
          </w:tcPr>
          <w:p w14:paraId="6883368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0CCF376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048D2EE8"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58ABF53D" w14:textId="77777777" w:rsidTr="000E4AB9">
        <w:tc>
          <w:tcPr>
            <w:tcW w:w="992" w:type="dxa"/>
          </w:tcPr>
          <w:p w14:paraId="26FDFBD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Vlaeyen b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author" : [ { "dropping-particle" : "", "family" : "Vlaeyen JW, Kole-Snijders AM, Rotteveel AM, Ruesink R", "given" : "Heuts PH", "non-dropping-particle" : "", "parse-names" : false, "suffix" : "" } ], "container-title" : "J Occup Rehabil.", "id" : "ITEM-1", "issue" : "4", "issued" : { "date-parts" : [ [ "1995" ] ] }, "page" : "235-52", "title" : "The role of fear of movement/(re)injury in pain disability.", "type" : "article-journal", "volume" : "5" }, "uris" : [ "http://www.mendeley.com/documents/?uuid=e2574d77-f933-4aa1-977a-7da7e037e7c5" ] } ], "mendeley" : { "formattedCitation" : "[87]", "plainTextFormattedCitation" : "[87]", "previouslyFormattedCitation" : "[87]"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87]</w:t>
            </w:r>
            <w:r w:rsidRPr="006C6F78">
              <w:rPr>
                <w:rFonts w:ascii="Times New Roman" w:hAnsi="Times New Roman" w:cs="Times New Roman"/>
                <w:sz w:val="14"/>
                <w:szCs w:val="14"/>
                <w:lang w:val="en-GB"/>
              </w:rPr>
              <w:fldChar w:fldCharType="end"/>
            </w:r>
          </w:p>
        </w:tc>
        <w:tc>
          <w:tcPr>
            <w:tcW w:w="761" w:type="dxa"/>
          </w:tcPr>
          <w:p w14:paraId="78B3D71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995</w:t>
            </w:r>
          </w:p>
        </w:tc>
        <w:tc>
          <w:tcPr>
            <w:tcW w:w="956" w:type="dxa"/>
          </w:tcPr>
          <w:p w14:paraId="264FD26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29</w:t>
            </w:r>
          </w:p>
        </w:tc>
        <w:tc>
          <w:tcPr>
            <w:tcW w:w="890" w:type="dxa"/>
          </w:tcPr>
          <w:p w14:paraId="5F4821E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0.1 (SD 9.0)</w:t>
            </w:r>
          </w:p>
        </w:tc>
        <w:tc>
          <w:tcPr>
            <w:tcW w:w="844" w:type="dxa"/>
          </w:tcPr>
          <w:p w14:paraId="6D4A266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50B07584"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9.9 (SD 8.8)</w:t>
            </w:r>
          </w:p>
        </w:tc>
        <w:tc>
          <w:tcPr>
            <w:tcW w:w="1130" w:type="dxa"/>
          </w:tcPr>
          <w:p w14:paraId="1C992E0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3B87C4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60" w:type="dxa"/>
          </w:tcPr>
          <w:p w14:paraId="6277C8DC"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MPQ-PRI)</w:t>
            </w:r>
          </w:p>
        </w:tc>
        <w:tc>
          <w:tcPr>
            <w:tcW w:w="938" w:type="dxa"/>
          </w:tcPr>
          <w:p w14:paraId="28617FF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3F7794C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699372E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11A1D23E" w14:textId="77777777" w:rsidTr="000E4AB9">
        <w:tc>
          <w:tcPr>
            <w:tcW w:w="992" w:type="dxa"/>
          </w:tcPr>
          <w:p w14:paraId="57EBFF8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Woby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16/j.pain.2005.05.029", "ISBN" : "0304-3959 (Print)", "ISSN" : "03043959", "PMID" : "16055269", "abstract" : "The Tampa Scale for Kinesiophobia (TSK) is one of the most frequently employed measures for assessing pain-related fear in back pain patients. Despite its widespread use, there is relatively little data to support the psychometric properties of the English version of this scale. This study investigated the psychometric properties of the English version of the TSK in a sample of chronic low back pain patients. Item analysis revealed that four items possessed low item total correlations (4, 8, 12, 16) and four items had response trends that deviated from a pattern of normal distribution (4, 9, 12, 14). Consequently, we tested the psychometric properties of a shorter version of the TSK (TSK-11), having excluded the six psychometrically poor items. The psychometric properties of this measure were compared to those of the original TSK. Both measures demonstrated good internal consistency (TSK: ??=0.76; TSK-11: ??=0.79), test-retest reliability (TSK: ICC=0.82, SEM=3.16; TSK-11: ICC=0.81, SEM=2.54), responsiveness (TSK: SRM=-1.19; TSK-11: SRM=-1.11), concurrent validity and predictive validity. In respect of specific cut-off scores, a reduction of at least four points on both measures maximised the likelihood of correctly identifying an important reduction in fear of movement. Overall, the TSK-11 possessed similar psychometric properties to the original TSK and offered the advantage of brevity. Further research is warranted to investigate the utility of the new instrument and the cut-off scores in a wider group of chronic pain patients in different clinical settings. ?? 2005 International Association for the Study of Pain. Published by Elsevier B.V. All rights reserved.", "author" : [ { "dropping-particle" : "", "family" : "Woby", "given" : "Steve R.", "non-dropping-particle" : "", "parse-names" : false, "suffix" : "" }, { "dropping-particle" : "", "family" : "Roach", "given" : "Neil K.", "non-dropping-particle" : "", "parse-names" : false, "suffix" : "" }, { "dropping-particle" : "", "family" : "Urmston", "given" : "Martin", "non-dropping-particle" : "", "parse-names" : false, "suffix" : "" }, { "dropping-particle" : "", "family" : "Watson", "given" : "Paul J.", "non-dropping-particle" : "", "parse-names" : false, "suffix" : "" } ], "container-title" : "Pain", "id" : "ITEM-1", "issue" : "1-2", "issued" : { "date-parts" : [ [ "2005" ] ] }, "page" : "137-144", "title" : "Psychometric properties of the TSK-11: A shortened version of the Tampa Scale for Kinesiophobia", "type" : "article-journal", "volume" : "117" }, "uris" : [ "http://www.mendeley.com/documents/?uuid=02c3b51b-0639-4300-be0a-dc1a3b366fa9" ] } ], "mendeley" : { "formattedCitation" : "[58]", "plainTextFormattedCitation" : "[58]", "previouslyFormattedCitation" : "[58]"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58]</w:t>
            </w:r>
            <w:r w:rsidRPr="006C6F78">
              <w:rPr>
                <w:rFonts w:ascii="Times New Roman" w:hAnsi="Times New Roman" w:cs="Times New Roman"/>
                <w:sz w:val="14"/>
                <w:szCs w:val="14"/>
                <w:lang w:val="en-GB"/>
              </w:rPr>
              <w:fldChar w:fldCharType="end"/>
            </w:r>
          </w:p>
        </w:tc>
        <w:tc>
          <w:tcPr>
            <w:tcW w:w="761" w:type="dxa"/>
          </w:tcPr>
          <w:p w14:paraId="13B693C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05</w:t>
            </w:r>
          </w:p>
        </w:tc>
        <w:tc>
          <w:tcPr>
            <w:tcW w:w="956" w:type="dxa"/>
          </w:tcPr>
          <w:p w14:paraId="5E4FA91B"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103</w:t>
            </w:r>
          </w:p>
        </w:tc>
        <w:tc>
          <w:tcPr>
            <w:tcW w:w="890" w:type="dxa"/>
          </w:tcPr>
          <w:p w14:paraId="31176805"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4.4 (SD 11.8)</w:t>
            </w:r>
          </w:p>
        </w:tc>
        <w:tc>
          <w:tcPr>
            <w:tcW w:w="844" w:type="dxa"/>
          </w:tcPr>
          <w:p w14:paraId="69FE614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LBP</w:t>
            </w:r>
          </w:p>
        </w:tc>
        <w:tc>
          <w:tcPr>
            <w:tcW w:w="836" w:type="dxa"/>
          </w:tcPr>
          <w:p w14:paraId="5EE6DC59"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6.7 years (SD 7.6)</w:t>
            </w:r>
          </w:p>
        </w:tc>
        <w:tc>
          <w:tcPr>
            <w:tcW w:w="1130" w:type="dxa"/>
          </w:tcPr>
          <w:p w14:paraId="59A0305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1</w:t>
            </w:r>
          </w:p>
        </w:tc>
        <w:tc>
          <w:tcPr>
            <w:tcW w:w="1060" w:type="dxa"/>
          </w:tcPr>
          <w:p w14:paraId="716AD2DD"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RDQ</w:t>
            </w:r>
          </w:p>
        </w:tc>
        <w:tc>
          <w:tcPr>
            <w:tcW w:w="1060" w:type="dxa"/>
          </w:tcPr>
          <w:p w14:paraId="2A286C0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intensity (VAS)</w:t>
            </w:r>
          </w:p>
        </w:tc>
        <w:tc>
          <w:tcPr>
            <w:tcW w:w="938" w:type="dxa"/>
          </w:tcPr>
          <w:p w14:paraId="6BC46F2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c>
          <w:tcPr>
            <w:tcW w:w="1078" w:type="dxa"/>
          </w:tcPr>
          <w:p w14:paraId="69E910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S</w:t>
            </w:r>
          </w:p>
        </w:tc>
        <w:tc>
          <w:tcPr>
            <w:tcW w:w="796" w:type="dxa"/>
          </w:tcPr>
          <w:p w14:paraId="2D2F7B8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w:t>
            </w:r>
          </w:p>
        </w:tc>
      </w:tr>
      <w:tr w:rsidR="00D62FB6" w:rsidRPr="006C6F78" w14:paraId="6EDC4DF6" w14:textId="77777777" w:rsidTr="000E4AB9">
        <w:tc>
          <w:tcPr>
            <w:tcW w:w="992" w:type="dxa"/>
          </w:tcPr>
          <w:p w14:paraId="080B47DA"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Wong </w:t>
            </w:r>
            <w:r w:rsidRPr="006C6F78">
              <w:rPr>
                <w:rFonts w:ascii="Times New Roman" w:hAnsi="Times New Roman" w:cs="Times New Roman"/>
                <w:sz w:val="14"/>
                <w:szCs w:val="14"/>
                <w:lang w:val="en-GB"/>
              </w:rPr>
              <w:fldChar w:fldCharType="begin" w:fldLock="1"/>
            </w:r>
            <w:r w:rsidRPr="006C6F78">
              <w:rPr>
                <w:rFonts w:ascii="Times New Roman" w:hAnsi="Times New Roman" w:cs="Times New Roman"/>
                <w:sz w:val="14"/>
                <w:szCs w:val="14"/>
                <w:lang w:val="en-GB"/>
              </w:rPr>
              <w:instrText>ADDIN CSL_CITATION { "citationItems" : [ { "id" : "ITEM-1", "itemData" : { "DOI" : "10.1007/s11136-015-0955-1", "ISBN" : "0962-9343", "ISSN" : "09629343", "PMID" : "25749925", "abstract" : "Background: Patient satisfaction research in chronic pain treatment is scarce internationally and is nonexistent in Chinese communities like Hong Kong. This longitudinal study examined the relationships between medical adherence, pain treatment satisfaction, disability, and quality of life (QoL) in a sample of Chinese patients with chronic pain. Methods: A total of 178 patients with chronic pain were assessed at baseline, 3 and 6\u00a0months following baseline. Medical adherence and pain treatment satisfaction were assessed by the Participant Compliance Reporting Scale and the Pain Treatment Satisfaction Scale (PTSS), respectively. QoL, depression, pain catastrophizing, and pain-related fear were assessed using SF-12, the depression subscale of the Hospital Anxiety and Depression Scale (HADS-D), the Pain Catastrophizing Scale, and the Tampa Scale for Kinesiophobia, respectively. Linear mixed effects models (LME) were fitted to identify predictors of pain treatment satisfaction, medical adherence, and QoL. Results: Results of univariate LME analyses showed significant quadratic time effects on four PTSS scores and significant associations between disability grade and PTSS scores (all p\u00a0&lt;\u00a00.05). Medical adherence was not significantly associated with satisfaction regarding pain medication (model 1). Satisfaction with medication characteristics emerged as an independent predictor of medical adherence (model 2: std \u03b2\u00a0=\u00a0\u22120.11, p\u00a0&lt;\u00a00.05) after controlling for sociodemographic and pain variables. Neither medical adherence nor pain treatment satisfaction predicted QoL outcomes (models 3 and 4). Conclusions: Distinct trajectories in pain treatment satisfaction were displayed in the current sample of Chinese patients with different disability grading chronic pain. Within pain treatment, only medication characteristics significantly impacted patients\u2019 medical adherence.", "author" : [ { "dropping-particle" : "", "family" : "Wong", "given" : "W. S.", "non-dropping-particle" : "", "parse-names" : false, "suffix" : "" }, { "dropping-particle" : "", "family" : "Chow", "given" : "Y. F.", "non-dropping-particle" : "", "parse-names" : false, "suffix" : "" }, { "dropping-particle" : "", "family" : "Chen", "given" : "P. P.", "non-dropping-particle" : "", "parse-names" : false, "suffix" : "" }, { "dropping-particle" : "", "family" : "Wong", "given" : "S.", "non-dropping-particle" : "", "parse-names" : false, "suffix" : "" }, { "dropping-particle" : "", "family" : "Fielding", "given" : "R.", "non-dropping-particle" : "", "parse-names" : false, "suffix" : "" } ], "container-title" : "Quality of Life Research", "id" : "ITEM-1", "issue" : "9", "issued" : { "date-parts" : [ [ "2015" ] ] }, "page" : "2087-2097", "title" : "A longitudinal analysis on pain treatment satisfaction among Chinese patients with chronic pain: predictors and association with medical adherence, disability, and quality of life", "type" : "article-journal", "volume" : "24" }, "uris" : [ "http://www.mendeley.com/documents/?uuid=5c15fc4f-2baf-45ca-9e55-0fac79945edf" ] } ], "mendeley" : { "formattedCitation" : "[30]", "plainTextFormattedCitation" : "[30]", "previouslyFormattedCitation" : "[30]" }, "properties" : {  }, "schema" : "https://github.com/citation-style-language/schema/raw/master/csl-citation.json" }</w:instrText>
            </w:r>
            <w:r w:rsidRPr="006C6F78">
              <w:rPr>
                <w:rFonts w:ascii="Times New Roman" w:hAnsi="Times New Roman" w:cs="Times New Roman"/>
                <w:sz w:val="14"/>
                <w:szCs w:val="14"/>
                <w:lang w:val="en-GB"/>
              </w:rPr>
              <w:fldChar w:fldCharType="separate"/>
            </w:r>
            <w:r w:rsidRPr="006C6F78">
              <w:rPr>
                <w:rFonts w:ascii="Times New Roman" w:hAnsi="Times New Roman" w:cs="Times New Roman"/>
                <w:noProof/>
                <w:sz w:val="14"/>
                <w:szCs w:val="14"/>
                <w:lang w:val="en-GB"/>
              </w:rPr>
              <w:t>[30]</w:t>
            </w:r>
            <w:r w:rsidRPr="006C6F78">
              <w:rPr>
                <w:rFonts w:ascii="Times New Roman" w:hAnsi="Times New Roman" w:cs="Times New Roman"/>
                <w:sz w:val="14"/>
                <w:szCs w:val="14"/>
                <w:lang w:val="en-GB"/>
              </w:rPr>
              <w:fldChar w:fldCharType="end"/>
            </w:r>
          </w:p>
        </w:tc>
        <w:tc>
          <w:tcPr>
            <w:tcW w:w="761" w:type="dxa"/>
          </w:tcPr>
          <w:p w14:paraId="33D039E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2015</w:t>
            </w:r>
          </w:p>
        </w:tc>
        <w:tc>
          <w:tcPr>
            <w:tcW w:w="956" w:type="dxa"/>
          </w:tcPr>
          <w:p w14:paraId="564B411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 xml:space="preserve">226 (178 included the final analysis) </w:t>
            </w:r>
          </w:p>
        </w:tc>
        <w:tc>
          <w:tcPr>
            <w:tcW w:w="890" w:type="dxa"/>
          </w:tcPr>
          <w:p w14:paraId="200D033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44.89 (SD 9.24)</w:t>
            </w:r>
          </w:p>
        </w:tc>
        <w:tc>
          <w:tcPr>
            <w:tcW w:w="844" w:type="dxa"/>
          </w:tcPr>
          <w:p w14:paraId="2E4067F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Mixed</w:t>
            </w:r>
          </w:p>
        </w:tc>
        <w:tc>
          <w:tcPr>
            <w:tcW w:w="836" w:type="dxa"/>
          </w:tcPr>
          <w:p w14:paraId="77E11730"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7.19 years (SD 6.15)</w:t>
            </w:r>
          </w:p>
        </w:tc>
        <w:tc>
          <w:tcPr>
            <w:tcW w:w="1130" w:type="dxa"/>
          </w:tcPr>
          <w:p w14:paraId="11438FF1"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TSK-17</w:t>
            </w:r>
          </w:p>
        </w:tc>
        <w:tc>
          <w:tcPr>
            <w:tcW w:w="1060" w:type="dxa"/>
          </w:tcPr>
          <w:p w14:paraId="67F5BBA2"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CPG</w:t>
            </w:r>
          </w:p>
        </w:tc>
        <w:tc>
          <w:tcPr>
            <w:tcW w:w="1060" w:type="dxa"/>
          </w:tcPr>
          <w:p w14:paraId="592C20B3"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Pain severity (CPG)</w:t>
            </w:r>
          </w:p>
        </w:tc>
        <w:tc>
          <w:tcPr>
            <w:tcW w:w="938" w:type="dxa"/>
          </w:tcPr>
          <w:p w14:paraId="0CEF4D9E"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SF-12 version 2</w:t>
            </w:r>
          </w:p>
        </w:tc>
        <w:tc>
          <w:tcPr>
            <w:tcW w:w="1078" w:type="dxa"/>
          </w:tcPr>
          <w:p w14:paraId="53817107"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L</w:t>
            </w:r>
          </w:p>
        </w:tc>
        <w:tc>
          <w:tcPr>
            <w:tcW w:w="796" w:type="dxa"/>
          </w:tcPr>
          <w:p w14:paraId="27D9F016" w14:textId="77777777" w:rsidR="00D62FB6" w:rsidRPr="006C6F78" w:rsidRDefault="00D62FB6" w:rsidP="000E4AB9">
            <w:pPr>
              <w:jc w:val="center"/>
              <w:rPr>
                <w:rFonts w:ascii="Times New Roman" w:hAnsi="Times New Roman" w:cs="Times New Roman"/>
                <w:sz w:val="14"/>
                <w:szCs w:val="14"/>
                <w:lang w:val="en-GB"/>
              </w:rPr>
            </w:pPr>
            <w:r w:rsidRPr="006C6F78">
              <w:rPr>
                <w:rFonts w:ascii="Times New Roman" w:hAnsi="Times New Roman" w:cs="Times New Roman"/>
                <w:sz w:val="14"/>
                <w:szCs w:val="14"/>
                <w:lang w:val="en-GB"/>
              </w:rPr>
              <w:t>At baseline (T0); three months (T1); six months (T2)</w:t>
            </w:r>
          </w:p>
        </w:tc>
      </w:tr>
    </w:tbl>
    <w:p w14:paraId="14A7CBA2" w14:textId="77777777" w:rsidR="00D62FB6" w:rsidRDefault="00D62FB6" w:rsidP="00D62FB6">
      <w:pPr>
        <w:spacing w:line="480" w:lineRule="auto"/>
        <w:jc w:val="both"/>
        <w:rPr>
          <w:rFonts w:ascii="Times New Roman" w:hAnsi="Times New Roman" w:cs="Times New Roman"/>
          <w:sz w:val="24"/>
          <w:szCs w:val="24"/>
          <w:lang w:val="en-GB"/>
        </w:rPr>
      </w:pPr>
      <w:r w:rsidRPr="006C6F78">
        <w:rPr>
          <w:rFonts w:ascii="Times New Roman" w:hAnsi="Times New Roman" w:cs="Times New Roman"/>
          <w:sz w:val="24"/>
          <w:szCs w:val="24"/>
          <w:lang w:val="en-GB"/>
        </w:rPr>
        <w:t>Note: CLBP: chronic low back pain; CWAD: chronic whiplash associated-disorders; CNP: chronic neck pain; CKP: chronic knee pain; CFS: chronic fatigue syndrome; FM: fibromyalgia; KOA: knee osteoarthritis; AS: Ankylosing spondylitis; VAS: visual analogue scale; RDQ: Roland and Morris Disability Questionnaire; RMDQ: Roland and Morris Disability Questionnaire; NRS: numeric rating scale; ODI: Oswestry disability index; SF-36 quality of life scale; PDI: Pain Disability Index; DRI: disability rating index questionnaire; MPI: the Multidimensional Pain Inventory; NDI: Neck Disability Index; WOMAC: Western Ontario and McMaster Universities Osteoarthritis Index; QBPDS: the Quebec Back Pain Disability Scale; CFS-APQ: Chronic Fatigue Syndrome Activities and Participation Questionnaire; FIQR: Revised Fibromyalgia Impact Questionnaire; FIQR-pf: Revised Fibromyalgia Impact Questionnaire perceived function; NPRS: the numeric pain rating scale; MPQ: the McGill Pain Questionnaire; RM: the Roland-Morris Low Back Pain and Disability Questionnaire; DPQ: the Dallas Pain Questionnaire; KOOS-ADL: the knee injury and osteoarthritis outcome scale- activities of daily living subscale; FIQ: Fibromyalgia Impact Questionnaire; DASH: the Disabilities of the Arm, Shoulder and Hand; BPI: the Brief Pain Inventory; CPG: Chronic Pain Grade questionnaire; ASQoL: the Ankylosing Spondylitis Quality of Life Questionnaire; SF-12 version 2: the Medical Outcome Study 12-item Short-Form Health Survey; PCS-12: physical component of the SF-12; MCS-12: mental component of the SF-12;  TSK-SF: tampa scale for kinesiophobia-somatic focus; TSK-AA: tampa scale for kinesiophobia-activity avoidance; BASFI: Bath Ankylosing Spondylitis Functional Index; RAND-36-Function: SF-36 item Health Survey RAND-36; C-S: cross-sectional; L: longitudinal.</w:t>
      </w:r>
      <w:bookmarkStart w:id="0" w:name="_GoBack"/>
      <w:bookmarkEnd w:id="0"/>
    </w:p>
    <w:p w14:paraId="043BC3AC" w14:textId="77777777" w:rsidR="000C00EE" w:rsidRDefault="000C00EE"/>
    <w:sectPr w:rsidR="000C00EE" w:rsidSect="00BC178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Segoe UI">
    <w:altName w:val="Courier New"/>
    <w:charset w:val="00"/>
    <w:family w:val="swiss"/>
    <w:pitch w:val="variable"/>
    <w:sig w:usb0="E4002EFF" w:usb1="C000E47F" w:usb2="00000009" w:usb3="00000000" w:csb0="000001FF" w:csb1="00000000"/>
  </w:font>
  <w:font w:name="Helvetica Neue LT Std">
    <w:altName w:val="Arial"/>
    <w:panose1 w:val="00000000000000000000"/>
    <w:charset w:val="00"/>
    <w:family w:val="swiss"/>
    <w:notTrueType/>
    <w:pitch w:val="default"/>
    <w:sig w:usb0="00000003" w:usb1="00000000" w:usb2="00000000" w:usb3="00000000" w:csb0="00000001" w:csb1="00000000"/>
  </w:font>
  <w:font w:name="TimesNewRomanPSMT">
    <w:altName w:val="Yu Gothic"/>
    <w:panose1 w:val="00000000000000000000"/>
    <w:charset w:val="80"/>
    <w:family w:val="auto"/>
    <w:notTrueType/>
    <w:pitch w:val="default"/>
    <w:sig w:usb0="00000003" w:usb1="08070000" w:usb2="00000010" w:usb3="00000000" w:csb0="00020001" w:csb1="00000000"/>
  </w:font>
  <w:font w:name="SymbolMT">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748483E6"/>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113D1498"/>
    <w:multiLevelType w:val="hybridMultilevel"/>
    <w:tmpl w:val="81B2F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607B8B"/>
    <w:multiLevelType w:val="multilevel"/>
    <w:tmpl w:val="AA484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0962911"/>
    <w:multiLevelType w:val="hybridMultilevel"/>
    <w:tmpl w:val="534A9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3050D8C"/>
    <w:multiLevelType w:val="hybridMultilevel"/>
    <w:tmpl w:val="DA52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2FB6"/>
    <w:rsid w:val="000C00EE"/>
    <w:rsid w:val="006C6F78"/>
    <w:rsid w:val="00BC1787"/>
    <w:rsid w:val="00D62FB6"/>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C2D28B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FB6"/>
    <w:pPr>
      <w:spacing w:after="160" w:line="259" w:lineRule="auto"/>
    </w:pPr>
    <w:rPr>
      <w:rFonts w:eastAsiaTheme="minorHAnsi"/>
      <w:sz w:val="22"/>
      <w:szCs w:val="22"/>
      <w:lang w:val="es-ES"/>
    </w:rPr>
  </w:style>
  <w:style w:type="paragraph" w:styleId="Heading1">
    <w:name w:val="heading 1"/>
    <w:basedOn w:val="Normal"/>
    <w:next w:val="Normal"/>
    <w:link w:val="Heading1Char"/>
    <w:uiPriority w:val="9"/>
    <w:qFormat/>
    <w:rsid w:val="00D62FB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62FB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62F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62FB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FB6"/>
    <w:rPr>
      <w:rFonts w:asciiTheme="majorHAnsi" w:eastAsiaTheme="majorEastAsia" w:hAnsiTheme="majorHAnsi" w:cstheme="majorBidi"/>
      <w:color w:val="365F91" w:themeColor="accent1" w:themeShade="BF"/>
      <w:sz w:val="32"/>
      <w:szCs w:val="32"/>
      <w:lang w:val="es-ES"/>
    </w:rPr>
  </w:style>
  <w:style w:type="character" w:customStyle="1" w:styleId="Heading2Char">
    <w:name w:val="Heading 2 Char"/>
    <w:basedOn w:val="DefaultParagraphFont"/>
    <w:link w:val="Heading2"/>
    <w:uiPriority w:val="9"/>
    <w:rsid w:val="00D62FB6"/>
    <w:rPr>
      <w:rFonts w:asciiTheme="majorHAnsi" w:eastAsiaTheme="majorEastAsia" w:hAnsiTheme="majorHAnsi" w:cstheme="majorBidi"/>
      <w:color w:val="365F91" w:themeColor="accent1" w:themeShade="BF"/>
      <w:sz w:val="26"/>
      <w:szCs w:val="26"/>
      <w:lang w:val="es-ES"/>
    </w:rPr>
  </w:style>
  <w:style w:type="character" w:customStyle="1" w:styleId="Heading3Char">
    <w:name w:val="Heading 3 Char"/>
    <w:basedOn w:val="DefaultParagraphFont"/>
    <w:link w:val="Heading3"/>
    <w:uiPriority w:val="9"/>
    <w:rsid w:val="00D62FB6"/>
    <w:rPr>
      <w:rFonts w:asciiTheme="majorHAnsi" w:eastAsiaTheme="majorEastAsia" w:hAnsiTheme="majorHAnsi" w:cstheme="majorBidi"/>
      <w:color w:val="243F60" w:themeColor="accent1" w:themeShade="7F"/>
      <w:lang w:val="es-ES"/>
    </w:rPr>
  </w:style>
  <w:style w:type="character" w:customStyle="1" w:styleId="Heading4Char">
    <w:name w:val="Heading 4 Char"/>
    <w:basedOn w:val="DefaultParagraphFont"/>
    <w:link w:val="Heading4"/>
    <w:uiPriority w:val="9"/>
    <w:rsid w:val="00D62FB6"/>
    <w:rPr>
      <w:rFonts w:asciiTheme="majorHAnsi" w:eastAsiaTheme="majorEastAsia" w:hAnsiTheme="majorHAnsi" w:cstheme="majorBidi"/>
      <w:i/>
      <w:iCs/>
      <w:color w:val="365F91" w:themeColor="accent1" w:themeShade="BF"/>
      <w:sz w:val="22"/>
      <w:szCs w:val="22"/>
      <w:lang w:val="es-ES"/>
    </w:rPr>
  </w:style>
  <w:style w:type="character" w:styleId="Hyperlink">
    <w:name w:val="Hyperlink"/>
    <w:basedOn w:val="DefaultParagraphFont"/>
    <w:uiPriority w:val="99"/>
    <w:unhideWhenUsed/>
    <w:rsid w:val="00D62FB6"/>
    <w:rPr>
      <w:color w:val="0000FF"/>
      <w:u w:val="single"/>
    </w:rPr>
  </w:style>
  <w:style w:type="character" w:styleId="CommentReference">
    <w:name w:val="annotation reference"/>
    <w:basedOn w:val="DefaultParagraphFont"/>
    <w:uiPriority w:val="99"/>
    <w:semiHidden/>
    <w:unhideWhenUsed/>
    <w:rsid w:val="00D62FB6"/>
    <w:rPr>
      <w:sz w:val="16"/>
      <w:szCs w:val="16"/>
    </w:rPr>
  </w:style>
  <w:style w:type="paragraph" w:styleId="CommentText">
    <w:name w:val="annotation text"/>
    <w:basedOn w:val="Normal"/>
    <w:link w:val="CommentTextChar"/>
    <w:uiPriority w:val="99"/>
    <w:semiHidden/>
    <w:unhideWhenUsed/>
    <w:rsid w:val="00D62FB6"/>
    <w:pPr>
      <w:spacing w:line="240" w:lineRule="auto"/>
    </w:pPr>
    <w:rPr>
      <w:sz w:val="20"/>
      <w:szCs w:val="20"/>
    </w:rPr>
  </w:style>
  <w:style w:type="character" w:customStyle="1" w:styleId="CommentTextChar">
    <w:name w:val="Comment Text Char"/>
    <w:basedOn w:val="DefaultParagraphFont"/>
    <w:link w:val="CommentText"/>
    <w:uiPriority w:val="99"/>
    <w:semiHidden/>
    <w:rsid w:val="00D62FB6"/>
    <w:rPr>
      <w:rFonts w:eastAsiaTheme="minorHAnsi"/>
      <w:sz w:val="20"/>
      <w:szCs w:val="20"/>
      <w:lang w:val="es-ES"/>
    </w:rPr>
  </w:style>
  <w:style w:type="paragraph" w:styleId="CommentSubject">
    <w:name w:val="annotation subject"/>
    <w:basedOn w:val="CommentText"/>
    <w:next w:val="CommentText"/>
    <w:link w:val="CommentSubjectChar"/>
    <w:uiPriority w:val="99"/>
    <w:semiHidden/>
    <w:unhideWhenUsed/>
    <w:rsid w:val="00D62FB6"/>
    <w:rPr>
      <w:b/>
      <w:bCs/>
    </w:rPr>
  </w:style>
  <w:style w:type="character" w:customStyle="1" w:styleId="CommentSubjectChar">
    <w:name w:val="Comment Subject Char"/>
    <w:basedOn w:val="CommentTextChar"/>
    <w:link w:val="CommentSubject"/>
    <w:uiPriority w:val="99"/>
    <w:semiHidden/>
    <w:rsid w:val="00D62FB6"/>
    <w:rPr>
      <w:rFonts w:eastAsiaTheme="minorHAnsi"/>
      <w:b/>
      <w:bCs/>
      <w:sz w:val="20"/>
      <w:szCs w:val="20"/>
      <w:lang w:val="es-ES"/>
    </w:rPr>
  </w:style>
  <w:style w:type="paragraph" w:styleId="BalloonText">
    <w:name w:val="Balloon Text"/>
    <w:basedOn w:val="Normal"/>
    <w:link w:val="BalloonTextChar"/>
    <w:uiPriority w:val="99"/>
    <w:semiHidden/>
    <w:unhideWhenUsed/>
    <w:rsid w:val="00D62F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FB6"/>
    <w:rPr>
      <w:rFonts w:ascii="Segoe UI" w:eastAsiaTheme="minorHAnsi" w:hAnsi="Segoe UI" w:cs="Segoe UI"/>
      <w:sz w:val="18"/>
      <w:szCs w:val="18"/>
      <w:lang w:val="es-ES"/>
    </w:rPr>
  </w:style>
  <w:style w:type="paragraph" w:styleId="Header">
    <w:name w:val="header"/>
    <w:basedOn w:val="Normal"/>
    <w:link w:val="HeaderChar"/>
    <w:uiPriority w:val="99"/>
    <w:unhideWhenUsed/>
    <w:rsid w:val="00D62FB6"/>
    <w:pPr>
      <w:tabs>
        <w:tab w:val="center" w:pos="4252"/>
        <w:tab w:val="right" w:pos="8504"/>
      </w:tabs>
      <w:spacing w:after="0" w:line="240" w:lineRule="auto"/>
    </w:pPr>
  </w:style>
  <w:style w:type="character" w:customStyle="1" w:styleId="HeaderChar">
    <w:name w:val="Header Char"/>
    <w:basedOn w:val="DefaultParagraphFont"/>
    <w:link w:val="Header"/>
    <w:uiPriority w:val="99"/>
    <w:rsid w:val="00D62FB6"/>
    <w:rPr>
      <w:rFonts w:eastAsiaTheme="minorHAnsi"/>
      <w:sz w:val="22"/>
      <w:szCs w:val="22"/>
      <w:lang w:val="es-ES"/>
    </w:rPr>
  </w:style>
  <w:style w:type="paragraph" w:styleId="Footer">
    <w:name w:val="footer"/>
    <w:basedOn w:val="Normal"/>
    <w:link w:val="FooterChar"/>
    <w:uiPriority w:val="99"/>
    <w:unhideWhenUsed/>
    <w:rsid w:val="00D62FB6"/>
    <w:pPr>
      <w:tabs>
        <w:tab w:val="center" w:pos="4252"/>
        <w:tab w:val="right" w:pos="8504"/>
      </w:tabs>
      <w:spacing w:after="0" w:line="240" w:lineRule="auto"/>
    </w:pPr>
  </w:style>
  <w:style w:type="character" w:customStyle="1" w:styleId="FooterChar">
    <w:name w:val="Footer Char"/>
    <w:basedOn w:val="DefaultParagraphFont"/>
    <w:link w:val="Footer"/>
    <w:uiPriority w:val="99"/>
    <w:rsid w:val="00D62FB6"/>
    <w:rPr>
      <w:rFonts w:eastAsiaTheme="minorHAnsi"/>
      <w:sz w:val="22"/>
      <w:szCs w:val="22"/>
      <w:lang w:val="es-ES"/>
    </w:rPr>
  </w:style>
  <w:style w:type="paragraph" w:customStyle="1" w:styleId="Default">
    <w:name w:val="Default"/>
    <w:rsid w:val="00D62FB6"/>
    <w:pPr>
      <w:autoSpaceDE w:val="0"/>
      <w:autoSpaceDN w:val="0"/>
      <w:adjustRightInd w:val="0"/>
    </w:pPr>
    <w:rPr>
      <w:rFonts w:ascii="Helvetica Neue LT Std" w:eastAsiaTheme="minorHAnsi" w:hAnsi="Helvetica Neue LT Std" w:cs="Helvetica Neue LT Std"/>
      <w:color w:val="000000"/>
      <w:lang w:val="es-ES"/>
    </w:rPr>
  </w:style>
  <w:style w:type="table" w:styleId="TableGrid">
    <w:name w:val="Table Grid"/>
    <w:basedOn w:val="TableNormal"/>
    <w:uiPriority w:val="39"/>
    <w:rsid w:val="00D62FB6"/>
    <w:pPr>
      <w:autoSpaceDN w:val="0"/>
      <w:textAlignment w:val="baseline"/>
    </w:pPr>
    <w:rPr>
      <w:rFonts w:ascii="Calibri" w:eastAsia="Calibri" w:hAnsi="Calibri" w:cs="Times New Roman"/>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62FB6"/>
    <w:pPr>
      <w:ind w:left="720"/>
      <w:contextualSpacing/>
    </w:pPr>
  </w:style>
  <w:style w:type="character" w:customStyle="1" w:styleId="apple-converted-space">
    <w:name w:val="apple-converted-space"/>
    <w:basedOn w:val="DefaultParagraphFont"/>
    <w:rsid w:val="00D62FB6"/>
  </w:style>
  <w:style w:type="paragraph" w:styleId="NormalWeb">
    <w:name w:val="Normal (Web)"/>
    <w:basedOn w:val="Normal"/>
    <w:uiPriority w:val="99"/>
    <w:semiHidden/>
    <w:unhideWhenUsed/>
    <w:rsid w:val="00D62FB6"/>
    <w:rPr>
      <w:rFonts w:ascii="Times New Roman" w:hAnsi="Times New Roman" w:cs="Times New Roman"/>
      <w:sz w:val="24"/>
      <w:szCs w:val="24"/>
    </w:rPr>
  </w:style>
  <w:style w:type="paragraph" w:styleId="List">
    <w:name w:val="List"/>
    <w:basedOn w:val="Normal"/>
    <w:uiPriority w:val="99"/>
    <w:unhideWhenUsed/>
    <w:rsid w:val="00D62FB6"/>
    <w:pPr>
      <w:ind w:left="283" w:hanging="283"/>
      <w:contextualSpacing/>
    </w:pPr>
  </w:style>
  <w:style w:type="paragraph" w:styleId="ListBullet2">
    <w:name w:val="List Bullet 2"/>
    <w:basedOn w:val="Normal"/>
    <w:uiPriority w:val="99"/>
    <w:unhideWhenUsed/>
    <w:rsid w:val="00D62FB6"/>
    <w:pPr>
      <w:numPr>
        <w:numId w:val="5"/>
      </w:numPr>
      <w:contextualSpacing/>
    </w:pPr>
  </w:style>
  <w:style w:type="paragraph" w:styleId="BodyText">
    <w:name w:val="Body Text"/>
    <w:basedOn w:val="Normal"/>
    <w:link w:val="BodyTextChar"/>
    <w:uiPriority w:val="99"/>
    <w:unhideWhenUsed/>
    <w:rsid w:val="00D62FB6"/>
    <w:pPr>
      <w:spacing w:after="120"/>
    </w:pPr>
  </w:style>
  <w:style w:type="character" w:customStyle="1" w:styleId="BodyTextChar">
    <w:name w:val="Body Text Char"/>
    <w:basedOn w:val="DefaultParagraphFont"/>
    <w:link w:val="BodyText"/>
    <w:uiPriority w:val="99"/>
    <w:rsid w:val="00D62FB6"/>
    <w:rPr>
      <w:rFonts w:eastAsiaTheme="minorHAnsi"/>
      <w:sz w:val="22"/>
      <w:szCs w:val="22"/>
      <w:lang w:val="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FB6"/>
    <w:pPr>
      <w:spacing w:after="160" w:line="259" w:lineRule="auto"/>
    </w:pPr>
    <w:rPr>
      <w:rFonts w:eastAsiaTheme="minorHAnsi"/>
      <w:sz w:val="22"/>
      <w:szCs w:val="22"/>
      <w:lang w:val="es-ES"/>
    </w:rPr>
  </w:style>
  <w:style w:type="paragraph" w:styleId="Heading1">
    <w:name w:val="heading 1"/>
    <w:basedOn w:val="Normal"/>
    <w:next w:val="Normal"/>
    <w:link w:val="Heading1Char"/>
    <w:uiPriority w:val="9"/>
    <w:qFormat/>
    <w:rsid w:val="00D62FB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62FB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62F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62FB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FB6"/>
    <w:rPr>
      <w:rFonts w:asciiTheme="majorHAnsi" w:eastAsiaTheme="majorEastAsia" w:hAnsiTheme="majorHAnsi" w:cstheme="majorBidi"/>
      <w:color w:val="365F91" w:themeColor="accent1" w:themeShade="BF"/>
      <w:sz w:val="32"/>
      <w:szCs w:val="32"/>
      <w:lang w:val="es-ES"/>
    </w:rPr>
  </w:style>
  <w:style w:type="character" w:customStyle="1" w:styleId="Heading2Char">
    <w:name w:val="Heading 2 Char"/>
    <w:basedOn w:val="DefaultParagraphFont"/>
    <w:link w:val="Heading2"/>
    <w:uiPriority w:val="9"/>
    <w:rsid w:val="00D62FB6"/>
    <w:rPr>
      <w:rFonts w:asciiTheme="majorHAnsi" w:eastAsiaTheme="majorEastAsia" w:hAnsiTheme="majorHAnsi" w:cstheme="majorBidi"/>
      <w:color w:val="365F91" w:themeColor="accent1" w:themeShade="BF"/>
      <w:sz w:val="26"/>
      <w:szCs w:val="26"/>
      <w:lang w:val="es-ES"/>
    </w:rPr>
  </w:style>
  <w:style w:type="character" w:customStyle="1" w:styleId="Heading3Char">
    <w:name w:val="Heading 3 Char"/>
    <w:basedOn w:val="DefaultParagraphFont"/>
    <w:link w:val="Heading3"/>
    <w:uiPriority w:val="9"/>
    <w:rsid w:val="00D62FB6"/>
    <w:rPr>
      <w:rFonts w:asciiTheme="majorHAnsi" w:eastAsiaTheme="majorEastAsia" w:hAnsiTheme="majorHAnsi" w:cstheme="majorBidi"/>
      <w:color w:val="243F60" w:themeColor="accent1" w:themeShade="7F"/>
      <w:lang w:val="es-ES"/>
    </w:rPr>
  </w:style>
  <w:style w:type="character" w:customStyle="1" w:styleId="Heading4Char">
    <w:name w:val="Heading 4 Char"/>
    <w:basedOn w:val="DefaultParagraphFont"/>
    <w:link w:val="Heading4"/>
    <w:uiPriority w:val="9"/>
    <w:rsid w:val="00D62FB6"/>
    <w:rPr>
      <w:rFonts w:asciiTheme="majorHAnsi" w:eastAsiaTheme="majorEastAsia" w:hAnsiTheme="majorHAnsi" w:cstheme="majorBidi"/>
      <w:i/>
      <w:iCs/>
      <w:color w:val="365F91" w:themeColor="accent1" w:themeShade="BF"/>
      <w:sz w:val="22"/>
      <w:szCs w:val="22"/>
      <w:lang w:val="es-ES"/>
    </w:rPr>
  </w:style>
  <w:style w:type="character" w:styleId="Hyperlink">
    <w:name w:val="Hyperlink"/>
    <w:basedOn w:val="DefaultParagraphFont"/>
    <w:uiPriority w:val="99"/>
    <w:unhideWhenUsed/>
    <w:rsid w:val="00D62FB6"/>
    <w:rPr>
      <w:color w:val="0000FF"/>
      <w:u w:val="single"/>
    </w:rPr>
  </w:style>
  <w:style w:type="character" w:styleId="CommentReference">
    <w:name w:val="annotation reference"/>
    <w:basedOn w:val="DefaultParagraphFont"/>
    <w:uiPriority w:val="99"/>
    <w:semiHidden/>
    <w:unhideWhenUsed/>
    <w:rsid w:val="00D62FB6"/>
    <w:rPr>
      <w:sz w:val="16"/>
      <w:szCs w:val="16"/>
    </w:rPr>
  </w:style>
  <w:style w:type="paragraph" w:styleId="CommentText">
    <w:name w:val="annotation text"/>
    <w:basedOn w:val="Normal"/>
    <w:link w:val="CommentTextChar"/>
    <w:uiPriority w:val="99"/>
    <w:semiHidden/>
    <w:unhideWhenUsed/>
    <w:rsid w:val="00D62FB6"/>
    <w:pPr>
      <w:spacing w:line="240" w:lineRule="auto"/>
    </w:pPr>
    <w:rPr>
      <w:sz w:val="20"/>
      <w:szCs w:val="20"/>
    </w:rPr>
  </w:style>
  <w:style w:type="character" w:customStyle="1" w:styleId="CommentTextChar">
    <w:name w:val="Comment Text Char"/>
    <w:basedOn w:val="DefaultParagraphFont"/>
    <w:link w:val="CommentText"/>
    <w:uiPriority w:val="99"/>
    <w:semiHidden/>
    <w:rsid w:val="00D62FB6"/>
    <w:rPr>
      <w:rFonts w:eastAsiaTheme="minorHAnsi"/>
      <w:sz w:val="20"/>
      <w:szCs w:val="20"/>
      <w:lang w:val="es-ES"/>
    </w:rPr>
  </w:style>
  <w:style w:type="paragraph" w:styleId="CommentSubject">
    <w:name w:val="annotation subject"/>
    <w:basedOn w:val="CommentText"/>
    <w:next w:val="CommentText"/>
    <w:link w:val="CommentSubjectChar"/>
    <w:uiPriority w:val="99"/>
    <w:semiHidden/>
    <w:unhideWhenUsed/>
    <w:rsid w:val="00D62FB6"/>
    <w:rPr>
      <w:b/>
      <w:bCs/>
    </w:rPr>
  </w:style>
  <w:style w:type="character" w:customStyle="1" w:styleId="CommentSubjectChar">
    <w:name w:val="Comment Subject Char"/>
    <w:basedOn w:val="CommentTextChar"/>
    <w:link w:val="CommentSubject"/>
    <w:uiPriority w:val="99"/>
    <w:semiHidden/>
    <w:rsid w:val="00D62FB6"/>
    <w:rPr>
      <w:rFonts w:eastAsiaTheme="minorHAnsi"/>
      <w:b/>
      <w:bCs/>
      <w:sz w:val="20"/>
      <w:szCs w:val="20"/>
      <w:lang w:val="es-ES"/>
    </w:rPr>
  </w:style>
  <w:style w:type="paragraph" w:styleId="BalloonText">
    <w:name w:val="Balloon Text"/>
    <w:basedOn w:val="Normal"/>
    <w:link w:val="BalloonTextChar"/>
    <w:uiPriority w:val="99"/>
    <w:semiHidden/>
    <w:unhideWhenUsed/>
    <w:rsid w:val="00D62F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FB6"/>
    <w:rPr>
      <w:rFonts w:ascii="Segoe UI" w:eastAsiaTheme="minorHAnsi" w:hAnsi="Segoe UI" w:cs="Segoe UI"/>
      <w:sz w:val="18"/>
      <w:szCs w:val="18"/>
      <w:lang w:val="es-ES"/>
    </w:rPr>
  </w:style>
  <w:style w:type="paragraph" w:styleId="Header">
    <w:name w:val="header"/>
    <w:basedOn w:val="Normal"/>
    <w:link w:val="HeaderChar"/>
    <w:uiPriority w:val="99"/>
    <w:unhideWhenUsed/>
    <w:rsid w:val="00D62FB6"/>
    <w:pPr>
      <w:tabs>
        <w:tab w:val="center" w:pos="4252"/>
        <w:tab w:val="right" w:pos="8504"/>
      </w:tabs>
      <w:spacing w:after="0" w:line="240" w:lineRule="auto"/>
    </w:pPr>
  </w:style>
  <w:style w:type="character" w:customStyle="1" w:styleId="HeaderChar">
    <w:name w:val="Header Char"/>
    <w:basedOn w:val="DefaultParagraphFont"/>
    <w:link w:val="Header"/>
    <w:uiPriority w:val="99"/>
    <w:rsid w:val="00D62FB6"/>
    <w:rPr>
      <w:rFonts w:eastAsiaTheme="minorHAnsi"/>
      <w:sz w:val="22"/>
      <w:szCs w:val="22"/>
      <w:lang w:val="es-ES"/>
    </w:rPr>
  </w:style>
  <w:style w:type="paragraph" w:styleId="Footer">
    <w:name w:val="footer"/>
    <w:basedOn w:val="Normal"/>
    <w:link w:val="FooterChar"/>
    <w:uiPriority w:val="99"/>
    <w:unhideWhenUsed/>
    <w:rsid w:val="00D62FB6"/>
    <w:pPr>
      <w:tabs>
        <w:tab w:val="center" w:pos="4252"/>
        <w:tab w:val="right" w:pos="8504"/>
      </w:tabs>
      <w:spacing w:after="0" w:line="240" w:lineRule="auto"/>
    </w:pPr>
  </w:style>
  <w:style w:type="character" w:customStyle="1" w:styleId="FooterChar">
    <w:name w:val="Footer Char"/>
    <w:basedOn w:val="DefaultParagraphFont"/>
    <w:link w:val="Footer"/>
    <w:uiPriority w:val="99"/>
    <w:rsid w:val="00D62FB6"/>
    <w:rPr>
      <w:rFonts w:eastAsiaTheme="minorHAnsi"/>
      <w:sz w:val="22"/>
      <w:szCs w:val="22"/>
      <w:lang w:val="es-ES"/>
    </w:rPr>
  </w:style>
  <w:style w:type="paragraph" w:customStyle="1" w:styleId="Default">
    <w:name w:val="Default"/>
    <w:rsid w:val="00D62FB6"/>
    <w:pPr>
      <w:autoSpaceDE w:val="0"/>
      <w:autoSpaceDN w:val="0"/>
      <w:adjustRightInd w:val="0"/>
    </w:pPr>
    <w:rPr>
      <w:rFonts w:ascii="Helvetica Neue LT Std" w:eastAsiaTheme="minorHAnsi" w:hAnsi="Helvetica Neue LT Std" w:cs="Helvetica Neue LT Std"/>
      <w:color w:val="000000"/>
      <w:lang w:val="es-ES"/>
    </w:rPr>
  </w:style>
  <w:style w:type="table" w:styleId="TableGrid">
    <w:name w:val="Table Grid"/>
    <w:basedOn w:val="TableNormal"/>
    <w:uiPriority w:val="39"/>
    <w:rsid w:val="00D62FB6"/>
    <w:pPr>
      <w:autoSpaceDN w:val="0"/>
      <w:textAlignment w:val="baseline"/>
    </w:pPr>
    <w:rPr>
      <w:rFonts w:ascii="Calibri" w:eastAsia="Calibri" w:hAnsi="Calibri" w:cs="Times New Roman"/>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62FB6"/>
    <w:pPr>
      <w:ind w:left="720"/>
      <w:contextualSpacing/>
    </w:pPr>
  </w:style>
  <w:style w:type="character" w:customStyle="1" w:styleId="apple-converted-space">
    <w:name w:val="apple-converted-space"/>
    <w:basedOn w:val="DefaultParagraphFont"/>
    <w:rsid w:val="00D62FB6"/>
  </w:style>
  <w:style w:type="paragraph" w:styleId="NormalWeb">
    <w:name w:val="Normal (Web)"/>
    <w:basedOn w:val="Normal"/>
    <w:uiPriority w:val="99"/>
    <w:semiHidden/>
    <w:unhideWhenUsed/>
    <w:rsid w:val="00D62FB6"/>
    <w:rPr>
      <w:rFonts w:ascii="Times New Roman" w:hAnsi="Times New Roman" w:cs="Times New Roman"/>
      <w:sz w:val="24"/>
      <w:szCs w:val="24"/>
    </w:rPr>
  </w:style>
  <w:style w:type="paragraph" w:styleId="List">
    <w:name w:val="List"/>
    <w:basedOn w:val="Normal"/>
    <w:uiPriority w:val="99"/>
    <w:unhideWhenUsed/>
    <w:rsid w:val="00D62FB6"/>
    <w:pPr>
      <w:ind w:left="283" w:hanging="283"/>
      <w:contextualSpacing/>
    </w:pPr>
  </w:style>
  <w:style w:type="paragraph" w:styleId="ListBullet2">
    <w:name w:val="List Bullet 2"/>
    <w:basedOn w:val="Normal"/>
    <w:uiPriority w:val="99"/>
    <w:unhideWhenUsed/>
    <w:rsid w:val="00D62FB6"/>
    <w:pPr>
      <w:numPr>
        <w:numId w:val="5"/>
      </w:numPr>
      <w:contextualSpacing/>
    </w:pPr>
  </w:style>
  <w:style w:type="paragraph" w:styleId="BodyText">
    <w:name w:val="Body Text"/>
    <w:basedOn w:val="Normal"/>
    <w:link w:val="BodyTextChar"/>
    <w:uiPriority w:val="99"/>
    <w:unhideWhenUsed/>
    <w:rsid w:val="00D62FB6"/>
    <w:pPr>
      <w:spacing w:after="120"/>
    </w:pPr>
  </w:style>
  <w:style w:type="character" w:customStyle="1" w:styleId="BodyTextChar">
    <w:name w:val="Body Text Char"/>
    <w:basedOn w:val="DefaultParagraphFont"/>
    <w:link w:val="BodyText"/>
    <w:uiPriority w:val="99"/>
    <w:rsid w:val="00D62FB6"/>
    <w:rPr>
      <w:rFonts w:eastAsiaTheme="minorHAnsi"/>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9785</Words>
  <Characters>169777</Characters>
  <Application>Microsoft Macintosh Word</Application>
  <DocSecurity>0</DocSecurity>
  <Lines>1414</Lines>
  <Paragraphs>398</Paragraphs>
  <ScaleCrop>false</ScaleCrop>
  <Company/>
  <LinksUpToDate>false</LinksUpToDate>
  <CharactersWithSpaces>199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cp:revision>
  <dcterms:created xsi:type="dcterms:W3CDTF">2018-02-05T17:05:00Z</dcterms:created>
  <dcterms:modified xsi:type="dcterms:W3CDTF">2018-03-19T20:18:00Z</dcterms:modified>
</cp:coreProperties>
</file>